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B0471C" w14:textId="1F230649" w:rsidR="00913050" w:rsidRPr="00842175" w:rsidRDefault="00913050" w:rsidP="00C409D8">
      <w:pPr>
        <w:jc w:val="center"/>
        <w:rPr>
          <w:u w:val="single"/>
        </w:rPr>
      </w:pPr>
      <w:r w:rsidRPr="00842175">
        <w:rPr>
          <w:u w:val="single"/>
        </w:rPr>
        <w:t>Track-Weighted Dynamic Functional Connectivity (TW-</w:t>
      </w:r>
      <w:proofErr w:type="spellStart"/>
      <w:r w:rsidRPr="00842175">
        <w:rPr>
          <w:u w:val="single"/>
        </w:rPr>
        <w:t>dFC</w:t>
      </w:r>
      <w:proofErr w:type="spellEnd"/>
      <w:r w:rsidRPr="00842175">
        <w:rPr>
          <w:u w:val="single"/>
        </w:rPr>
        <w:t>) method script</w:t>
      </w:r>
    </w:p>
    <w:p w14:paraId="6C42DC31" w14:textId="4BE958EB" w:rsidR="00913050" w:rsidRDefault="00C409D8" w:rsidP="00C409D8">
      <w:pPr>
        <w:jc w:val="center"/>
      </w:pPr>
      <w:r>
        <w:rPr>
          <w:noProof/>
        </w:rPr>
        <w:drawing>
          <wp:inline distT="0" distB="0" distL="0" distR="0" wp14:anchorId="52050D2E" wp14:editId="43C95DDF">
            <wp:extent cx="4465113" cy="4924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72188" cy="4932227"/>
                    </a:xfrm>
                    <a:prstGeom prst="rect">
                      <a:avLst/>
                    </a:prstGeom>
                  </pic:spPr>
                </pic:pic>
              </a:graphicData>
            </a:graphic>
          </wp:inline>
        </w:drawing>
      </w:r>
    </w:p>
    <w:p w14:paraId="77BF0848" w14:textId="3B8FFABB" w:rsidR="00913050" w:rsidRDefault="006C012E">
      <w:r>
        <w:t xml:space="preserve">In this pipeline, you will be doing a joint structural connectivity (SC) – functional connectivity (FC) analysis. You will be generating a </w:t>
      </w:r>
      <w:r w:rsidRPr="006C012E">
        <w:rPr>
          <w:b/>
          <w:bCs/>
          <w:i/>
          <w:iCs/>
        </w:rPr>
        <w:t>track-weighted image (TWI)</w:t>
      </w:r>
      <w:r>
        <w:t xml:space="preserve">, which combines the </w:t>
      </w:r>
      <w:proofErr w:type="spellStart"/>
      <w:r>
        <w:t>tractogram</w:t>
      </w:r>
      <w:proofErr w:type="spellEnd"/>
      <w:r w:rsidR="00DC7EFF">
        <w:t xml:space="preserve"> (SC)</w:t>
      </w:r>
      <w:r>
        <w:t xml:space="preserve"> with the functional image or map</w:t>
      </w:r>
      <w:r w:rsidR="00DC7EFF">
        <w:t xml:space="preserve"> (FC)</w:t>
      </w:r>
      <w:r>
        <w:t xml:space="preserve">. </w:t>
      </w:r>
      <w:r w:rsidR="00DC7EFF">
        <w:t>W</w:t>
      </w:r>
      <w:r w:rsidR="00F93364">
        <w:t xml:space="preserve">e are interested in how well the SC and FC correlate with one another, as it has been shown the SC and FC are facilitated / guided by one another </w:t>
      </w:r>
      <w:r w:rsidR="00F93364">
        <w:fldChar w:fldCharType="begin" w:fldLock="1"/>
      </w:r>
      <w:r w:rsidR="00F93364">
        <w:instrText>ADDIN CSL_CITATION {"citationItems":[{"id":"ITEM-1","itemData":{"DOI":"10.1073/pnas.0811168106","ISSN":"00278424","PMID":"19188601","abstract":"In the cerebral cortex, the activity levels of neuronal populations are continuously fluctuating. When neuronal activity, as measured using functional MRI (fMRI), is temporally coherent across 2 populations, those populations are said to be functionally connected. Functional connectivity has previously been shown to correlate with structural (anatomical) connectivity patterns at an aggregate level. In the present study we investigate, with the aid of computational modeling, whether systems-level properties of functional networks - including their spatial statistics and their persistence across time - can be accounted for by properties of the underlying anatomical network. We measured resting state functional connectivity (using fMRI) and structural connectivity (using diffusion spectrum imaging tractography) in the same individuals at high resolution. Structural connectivity then provided the couplings for a model of macroscopic cortical dynamics. In both model and data, we observed (i) that strong functional connections commonly exist between regions with no direct structural connection, rendering the inference of structural connectivity from functional connectivity impractical; (ii) that indirect connections and interregional distance accounted for some of the variance in functional connectivity that was unexplained by direct structural connectivity; and (iii) that resting-state functional connectivity exhibits variability within and across both scanning sessions and model runs. These empirical and modeling results demonstrate that although resting state functional connectivity is variable and is frequently present between regions without direct structural linkage, its strength, persistence, and spatial statistics are nevertheless constrained by the large-scale anatomical structure of the human cerebral cortex. © 2009 by The National Academy of Sciences of the USA.","author":[{"dropping-particle":"","family":"Honey","given":"C. J.","non-dropping-particle":"","parse-names":false,"suffix":""},{"dropping-particle":"","family":"Sporns","given":"O.","non-dropping-particle":"","parse-names":false,"suffix":""},{"dropping-particle":"","family":"Cammoun","given":"L.","non-dropping-particle":"","parse-names":false,"suffix":""},{"dropping-particle":"","family":"Gigandet","given":"X.","non-dropping-particle":"","parse-names":false,"suffix":""},{"dropping-particle":"","family":"Thiran","given":"J. P.","non-dropping-particle":"","parse-names":false,"suffix":""},{"dropping-particle":"","family":"Meuli","given":"R.","non-dropping-particle":"","parse-names":false,"suffix":""},{"dropping-particle":"","family":"Hagmann","given":"P.","non-dropping-particle":"","parse-names":false,"suffix":""}],"container-title":"Proceedings of the National Academy of Sciences of the United States of America","id":"ITEM-1","issue":"6","issued":{"date-parts":[["2009"]]},"page":"2035-2040","title":"Predicting human resting-state functional connectivity from structural connectivity","type":"article-journal","volume":"106"},"uris":["http://www.mendeley.com/documents/?uuid=51f94a4d-8aa9-4679-98bf-81cb2f5168d6"]}],"mendeley":{"formattedCitation":"(Honey et al., 2009)","plainTextFormattedCitation":"(Honey et al., 2009)","previouslyFormattedCitation":"(Honey et al., 2009)"},"properties":{"noteIndex":0},"schema":"https://github.com/citation-style-language/schema/raw/master/csl-citation.json"}</w:instrText>
      </w:r>
      <w:r w:rsidR="00F93364">
        <w:fldChar w:fldCharType="separate"/>
      </w:r>
      <w:r w:rsidR="00F93364" w:rsidRPr="00F93364">
        <w:rPr>
          <w:noProof/>
        </w:rPr>
        <w:t>(Honey et al., 2009)</w:t>
      </w:r>
      <w:r w:rsidR="00F93364">
        <w:fldChar w:fldCharType="end"/>
      </w:r>
      <w:r w:rsidR="00F93364">
        <w:t>.</w:t>
      </w:r>
      <w:r w:rsidR="00DC7EFF">
        <w:t xml:space="preserve"> Essentially, this method looks at how well the FC (i.e. resting-state network (RSN) is weighted by the SC (i.e. white matter fibre tracts from the </w:t>
      </w:r>
      <w:proofErr w:type="spellStart"/>
      <w:r w:rsidR="00DC7EFF">
        <w:t>tractogram</w:t>
      </w:r>
      <w:proofErr w:type="spellEnd"/>
      <w:r w:rsidR="00DC7EFF">
        <w:t xml:space="preserve">). </w:t>
      </w:r>
      <w:r w:rsidR="00142DB2">
        <w:t xml:space="preserve">This technique has been developed by </w:t>
      </w:r>
      <w:r w:rsidR="00142DB2">
        <w:fldChar w:fldCharType="begin" w:fldLock="1"/>
      </w:r>
      <w:r w:rsidR="00142DB2">
        <w:instrText>ADDIN CSL_CITATION {"citationItems":[{"id":"ITEM-1","itemData":{"DOI":"10.1016/j.neuroimage.2012.12.054","ISSN":"10538119","PMID":"23298749","abstract":"MRI provides a powerful tool for studying the functional and structural connections in the brain non-invasively. The technique of functional connectivity (FC) exploits the intrinsic temporal correlations of slow spontaneous signal fluctuations to characterise brain functional networks. In addition, diffusion MRI fibre-tracking can be used to study the white matter structural connections. In recent years, there has been considerable interest in combining these two techniques to provide an overall structural-functional description of the brain. In this work we applied the recently proposed super-resolution track-weighted imaging (TWI) methodology to demonstrate how whole-brain fibre-tracking data can be combined with FC data to generate a track-weighted (TW) FC map of FC networks. The method was applied to data from 8 healthy volunteers, and illustrated with (i) FC networks obtained using a seeded connectivity-based analysis (seeding in the precuneus/posterior cingulate cortex, PCC, known to be part of the default mode network), and (ii) with FC networks generated using independent component analysis (in particular, the default mode, attention, visual, and sensory-motor networks). TW-FC maps showed high intensity in white matter structures connecting the nodes of the FC networks. For example, the cingulum bundles show the strongest TW-FC values in the PCC seeded-based analysis, due to their major role in the connection between medial frontal cortex and precuneus/posterior cingulate cortex; similarly the superior longitudinal fasciculus was well represented in the attention network, the optic radiations in the visual network, and the corticospinal tract and corpus callosum in the sensory-motor network. The TW-FC maps highlight the white matter connections associated with a given FC network, and their intensity in a given voxel reflects the functional connectivity of the part of the nodes of the network linked by the structural connections traversing that voxel. They therefore contain a different (and novel) image contrast from that of the images used to generate them. The results shown in this study illustrate the potential of the TW-FC approach for the fusion of structural and functional data into a single quantitative image. This technique could therefore have important applications in neuroscience and neurology, such as for voxel-based comparison studies. © 2012 Elsevier Inc.","author":[{"dropping-particle":"","family":"Calamante","given":"Fernando","non-dropping-particle":"","parse-names":false,"suffix":""},{"dropping-particle":"","family":"Masterton","given":"Richard A.J.","non-dropping-particle":"","parse-names":false,"suffix":""},{"dropping-particle":"","family":"Tournier","given":"Jacques Donald","non-dropping-particle":"","parse-names":false,"suffix":""},{"dropping-particle":"","family":"Smith","given":"Robert E.","non-dropping-particle":"","parse-names":false,"suffix":""},{"dropping-particle":"","family":"Willats","given":"Lisa","non-dropping-particle":"","parse-names":false,"suffix":""},{"dropping-particle":"","family":"Raffelt","given":"David","non-dropping-particle":"","parse-names":false,"suffix":""},{"dropping-particle":"","family":"Connelly","given":"Alan","non-dropping-particle":"","parse-names":false,"suffix":""}],"container-title":"NeuroImage","id":"ITEM-1","issued":{"date-parts":[["2013"]]},"page":"199-210","publisher":"Elsevier Inc.","title":"Track-weighted functional connectivity (TW-FC): A tool for characterizing the structural-functional connections in the brain","type":"article-journal","volume":"70"},"uris":["http://www.mendeley.com/documents/?uuid=7a5bfe78-4601-49f8-9886-38961492009e"]},{"id":"ITEM-2","itemData":{"DOI":"10.1007/s00429-017-1431-1","ISSN":"18632661","PMID":"28447220","abstract":"Interest in the study of brain connectivity is growing, particularly in understanding the dynamics of the structural/functional connectivity relation. Structural and functional connectivity are most often analysed independently of each other. Track-weighted functional connectivity (TW-FC) was recently proposed as a means to combine structural/functional connectivity information into a single image. We extend here TW-FC in two important ways: first, all the functional data are used without having to define a prior functional network (cf. TW-FC generates a map for a pre-specified network); second, we incorporate time-resolved connectivity information, thus allowing dynamic characterisation of functional connectivity. We refer to this technique as track-weighted dynamic functional connectivity (TW-dFC), which fuses structural/functional connectivity data into a four-dimensional image, providing a new approach to investigate dynamic connectivity. The structural connectivity information effectively ‘constrains’ the extremely large number of possible connections in the functional connectivity data (i.e. each voxel’s connection to every other voxel), thus providing a way of reducing the problem’s dimensionality while still maintaining key data features. The methodology is demonstrated in data from eight healthy subjects, and independent component analysis was subsequently applied to parcellate the corpus callosum, as an illustration of a possible application. TW-dFC maps demonstrate that different white matter pathways can have very different temporal characteristics, corresponding to correlated fluctuations in the grey matter regions they link. A realistic parcellation of the corpus callosum was generated, which was qualitatively similar to topography previously reported. TW-dFC, therefore, provides a complementary new tool to investigate the dynamic nature of brain connectivity.","author":[{"dropping-particle":"","family":"Calamante","given":"Fernando","non-dropping-particle":"","parse-names":false,"suffix":""},{"dropping-particle":"","family":"Smith","given":"Robert E.","non-dropping-particle":"","parse-names":false,"suffix":""},{"dropping-particle":"","family":"Liang","given":"Xiaoyun","non-dropping-particle":"","parse-names":false,"suffix":""},{"dropping-particle":"","family":"Zalesky","given":"Andrew","non-dropping-particle":"","parse-names":false,"suffix":""},{"dropping-particle":"","family":"Connelly","given":"Alan","non-dropping-particle":"","parse-names":false,"suffix":""}],"container-title":"Brain Structure and Function","id":"ITEM-2","issue":"8","issued":{"date-parts":[["2017"]]},"page":"3761-3774","publisher":"Springer Berlin Heidelberg","title":"Track-weighted dynamic functional connectivity (TW-dFC): a new method to study time-resolved functional connectivity","type":"article-journal","volume":"222"},"uris":["http://www.mendeley.com/documents/?uuid=165d99cb-28ba-44ac-80bd-21eda5769bbf"]}],"mendeley":{"formattedCitation":"(Calamante et al., 2013; Calamante, Smith, Liang, Zalesky, &amp; Connelly, 2017)","plainTextFormattedCitation":"(Calamante et al., 2013; Calamante, Smith, Liang, Zalesky, &amp; Connelly, 2017)","previouslyFormattedCitation":"(Calamante et al., 2013; Calamante, Smith, Liang, Zalesky, &amp; Connelly, 2017)"},"properties":{"noteIndex":0},"schema":"https://github.com/citation-style-language/schema/raw/master/csl-citation.json"}</w:instrText>
      </w:r>
      <w:r w:rsidR="00142DB2">
        <w:fldChar w:fldCharType="separate"/>
      </w:r>
      <w:r w:rsidR="00142DB2" w:rsidRPr="00142DB2">
        <w:rPr>
          <w:noProof/>
        </w:rPr>
        <w:t>(Calamante et al., 2013; Calamante, Smith, Liang, Zalesky, &amp; Connelly, 2017)</w:t>
      </w:r>
      <w:r w:rsidR="00142DB2">
        <w:fldChar w:fldCharType="end"/>
      </w:r>
      <w:r w:rsidR="00142DB2">
        <w:t xml:space="preserve"> and is utilised in MRtrix3 </w:t>
      </w:r>
      <w:r w:rsidR="00142DB2">
        <w:fldChar w:fldCharType="begin" w:fldLock="1"/>
      </w:r>
      <w:r w:rsidR="0017090A">
        <w:instrText>ADDIN CSL_CITATION {"citationItems":[{"id":"ITEM-1","itemData":{"DOI":"10.1016/j.neuroimage.2019.116137","ISSN":"10959572","abstract":"MRtrix3 is an open-source, cross-platform software package for medical image processing, analysis and visualisation, with a particular emphasis on the investigation of the brain using diffusion MRI. It is implemented using a fast, modular and flexible general-purpose code framework for image data access and manipulation, enabling efficient development of new applications, whilst retaining high computational performance and a consistent command-line interface between applications. In this article, we provide a high-level overview of the features of the MRtrix3 framework and general-purpose image processing applications provided with the software.","author":[{"dropping-particle":"","family":"Tournier","given":"J. Donald","non-dropping-particle":"","parse-names":false,"suffix":""},{"dropping-particle":"","family":"Smith","given":"Robert","non-dropping-particle":"","parse-names":false,"suffix":""},{"dropping-particle":"","family":"Raffelt","given":"David","non-dropping-particle":"","parse-names":false,"suffix":""},{"dropping-particle":"","family":"Tabbara","given":"Rami","non-dropping-particle":"","parse-names":false,"suffix":""},{"dropping-particle":"","family":"Dhollander","given":"Thijs","non-dropping-particle":"","parse-names":false,"suffix":""},{"dropping-particle":"","family":"Pietsch","given":"Maximilian","non-dropping-particle":"","parse-names":false,"suffix":""},{"dropping-particle":"","family":"Christiaens","given":"Daan","non-dropping-particle":"","parse-names":false,"suffix":""},{"dropping-particle":"","family":"Jeurissen","given":"Ben","non-dropping-particle":"","parse-names":false,"suffix":""},{"dropping-particle":"","family":"Yeh","given":"Chun Hung","non-dropping-particle":"","parse-names":false,"suffix":""},{"dropping-particle":"","family":"Connelly","given":"Alan","non-dropping-particle":"","parse-names":false,"suffix":""}],"container-title":"NeuroImage","id":"ITEM-1","issue":"August","issued":{"date-parts":[["2019"]]},"page":"116137","publisher":"Elsevier Ltd","title":"MRtrix3: A fast, flexible and open software framework for medical image processing and visualisation","type":"article-journal","volume":"202"},"uris":["http://www.mendeley.com/documents/?uuid=90ac1f1b-2e11-4fd4-bddf-28bc2b25e24b"]}],"mendeley":{"formattedCitation":"(Tournier et al., 2019)","plainTextFormattedCitation":"(Tournier et al., 2019)","previouslyFormattedCitation":"(Tournier et al., 2019)"},"properties":{"noteIndex":0},"schema":"https://github.com/citation-style-language/schema/raw/master/csl-citation.json"}</w:instrText>
      </w:r>
      <w:r w:rsidR="00142DB2">
        <w:fldChar w:fldCharType="separate"/>
      </w:r>
      <w:r w:rsidR="00142DB2" w:rsidRPr="00142DB2">
        <w:rPr>
          <w:noProof/>
        </w:rPr>
        <w:t>(Tournier et al., 2019)</w:t>
      </w:r>
      <w:r w:rsidR="00142DB2">
        <w:fldChar w:fldCharType="end"/>
      </w:r>
      <w:r w:rsidR="00142DB2">
        <w:t xml:space="preserve">. </w:t>
      </w:r>
    </w:p>
    <w:p w14:paraId="6AAAB3E3" w14:textId="77777777" w:rsidR="006C012E" w:rsidRDefault="006C012E">
      <w:pPr>
        <w:rPr>
          <w:b/>
          <w:bCs/>
        </w:rPr>
      </w:pPr>
    </w:p>
    <w:p w14:paraId="323D605D" w14:textId="31561277" w:rsidR="00755333" w:rsidRDefault="00755333">
      <w:r w:rsidRPr="00E63876">
        <w:rPr>
          <w:b/>
          <w:bCs/>
        </w:rPr>
        <w:t>Requirements:</w:t>
      </w:r>
      <w:r>
        <w:t xml:space="preserve"> </w:t>
      </w:r>
      <w:proofErr w:type="spellStart"/>
      <w:r>
        <w:t>Preprocessed</w:t>
      </w:r>
      <w:proofErr w:type="spellEnd"/>
      <w:r>
        <w:t xml:space="preserve"> / cleaned </w:t>
      </w:r>
      <w:proofErr w:type="spellStart"/>
      <w:r>
        <w:t>dwi</w:t>
      </w:r>
      <w:proofErr w:type="spellEnd"/>
      <w:r>
        <w:t xml:space="preserve"> + </w:t>
      </w:r>
      <w:proofErr w:type="spellStart"/>
      <w:r w:rsidR="00F631E1">
        <w:t>anat</w:t>
      </w:r>
      <w:proofErr w:type="spellEnd"/>
      <w:r w:rsidR="00F631E1">
        <w:t xml:space="preserve">, and </w:t>
      </w:r>
      <w:r>
        <w:t>fMRI data</w:t>
      </w:r>
      <w:r w:rsidR="00306597">
        <w:t xml:space="preserve"> (with nuisance regressors removed)</w:t>
      </w:r>
      <w:r>
        <w:t xml:space="preserve">, white matter group normalisation template, whole-brain </w:t>
      </w:r>
      <w:proofErr w:type="spellStart"/>
      <w:r>
        <w:t>tractograms</w:t>
      </w:r>
      <w:proofErr w:type="spellEnd"/>
      <w:r>
        <w:t xml:space="preserve"> per each participant</w:t>
      </w:r>
      <w:r w:rsidR="00306A6D">
        <w:t xml:space="preserve"> (with anatomically-constrained tractography (ACT) and SIFT)</w:t>
      </w:r>
      <w:r>
        <w:t xml:space="preserve">, </w:t>
      </w:r>
      <w:r w:rsidR="00F9168D">
        <w:t>fMRI RSNs</w:t>
      </w:r>
      <w:r>
        <w:t xml:space="preserve"> </w:t>
      </w:r>
      <w:r w:rsidR="00F9168D">
        <w:t>(e.g., via</w:t>
      </w:r>
      <w:r>
        <w:t xml:space="preserve"> </w:t>
      </w:r>
      <w:r w:rsidR="008D69EF">
        <w:t xml:space="preserve">FSL </w:t>
      </w:r>
      <w:r w:rsidR="00CA5EA2">
        <w:t>Group-</w:t>
      </w:r>
      <w:r w:rsidR="00F9168D">
        <w:t xml:space="preserve">ICA </w:t>
      </w:r>
      <w:r w:rsidR="008D69EF">
        <w:t>MELODIC</w:t>
      </w:r>
      <w:r w:rsidR="00CA5EA2">
        <w:t>, RSN templates</w:t>
      </w:r>
      <w:r>
        <w:t>). It would be good to run the following scripts / pipelines</w:t>
      </w:r>
      <w:r w:rsidR="00CA5EA2">
        <w:t xml:space="preserve"> (via GitHub repository: </w:t>
      </w:r>
      <w:hyperlink r:id="rId7" w:history="1">
        <w:r w:rsidR="00CA5EA2" w:rsidRPr="00C060B2">
          <w:rPr>
            <w:rStyle w:val="Hyperlink"/>
          </w:rPr>
          <w:t>https://github.com/Ltah72/DPRC-analysis</w:t>
        </w:r>
      </w:hyperlink>
      <w:r w:rsidR="00CA5EA2">
        <w:t>)</w:t>
      </w:r>
      <w:r>
        <w:t>,</w:t>
      </w:r>
      <w:r w:rsidR="00CA5EA2">
        <w:t xml:space="preserve"> </w:t>
      </w:r>
      <w:r>
        <w:t xml:space="preserve">prior to this: </w:t>
      </w:r>
      <w:proofErr w:type="spellStart"/>
      <w:r>
        <w:t>Preprocessing.m</w:t>
      </w:r>
      <w:proofErr w:type="spellEnd"/>
      <w:r>
        <w:t xml:space="preserve">, </w:t>
      </w:r>
      <w:proofErr w:type="spellStart"/>
      <w:r>
        <w:t>CSD.m</w:t>
      </w:r>
      <w:proofErr w:type="spellEnd"/>
      <w:r>
        <w:t xml:space="preserve">, </w:t>
      </w:r>
      <w:proofErr w:type="spellStart"/>
      <w:r>
        <w:t>Conne</w:t>
      </w:r>
      <w:r w:rsidR="00494B7B">
        <w:t>c</w:t>
      </w:r>
      <w:r>
        <w:t>tome.m</w:t>
      </w:r>
      <w:proofErr w:type="spellEnd"/>
      <w:r>
        <w:t xml:space="preserve">, </w:t>
      </w:r>
      <w:proofErr w:type="spellStart"/>
      <w:r>
        <w:t>fmriprep</w:t>
      </w:r>
      <w:proofErr w:type="spellEnd"/>
      <w:r w:rsidR="008D69EF">
        <w:t>, recon-all</w:t>
      </w:r>
      <w:r>
        <w:t xml:space="preserve">. </w:t>
      </w:r>
      <w:r w:rsidR="00626034">
        <w:t xml:space="preserve">See below for the data </w:t>
      </w:r>
      <w:r w:rsidR="00306A6D">
        <w:t xml:space="preserve">acquisition, </w:t>
      </w:r>
      <w:r w:rsidR="00626034">
        <w:t>parameters</w:t>
      </w:r>
      <w:r w:rsidR="00306A6D">
        <w:t xml:space="preserve">, and </w:t>
      </w:r>
      <w:proofErr w:type="spellStart"/>
      <w:r w:rsidR="00306A6D">
        <w:t>preprocessing</w:t>
      </w:r>
      <w:proofErr w:type="spellEnd"/>
      <w:r w:rsidR="00626034">
        <w:t xml:space="preserve"> that </w:t>
      </w:r>
      <w:proofErr w:type="spellStart"/>
      <w:r w:rsidR="00626034">
        <w:t>Calamante</w:t>
      </w:r>
      <w:proofErr w:type="spellEnd"/>
      <w:r w:rsidR="00626034">
        <w:t xml:space="preserve"> used. </w:t>
      </w:r>
      <w:r w:rsidR="00CA5EA2">
        <w:t xml:space="preserve"> </w:t>
      </w:r>
    </w:p>
    <w:p w14:paraId="14359DA0" w14:textId="339B6B23" w:rsidR="00342A6F" w:rsidRDefault="00626034">
      <w:r>
        <w:rPr>
          <w:noProof/>
        </w:rPr>
        <w:lastRenderedPageBreak/>
        <w:drawing>
          <wp:inline distT="0" distB="0" distL="0" distR="0" wp14:anchorId="6C69E232" wp14:editId="5B68315A">
            <wp:extent cx="5731510" cy="3191510"/>
            <wp:effectExtent l="0" t="0" r="254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191510"/>
                    </a:xfrm>
                    <a:prstGeom prst="rect">
                      <a:avLst/>
                    </a:prstGeom>
                  </pic:spPr>
                </pic:pic>
              </a:graphicData>
            </a:graphic>
          </wp:inline>
        </w:drawing>
      </w:r>
    </w:p>
    <w:p w14:paraId="771C1B3B" w14:textId="4DB9E382" w:rsidR="006C012E" w:rsidRDefault="00306A6D">
      <w:r>
        <w:rPr>
          <w:noProof/>
        </w:rPr>
        <w:drawing>
          <wp:inline distT="0" distB="0" distL="0" distR="0" wp14:anchorId="6F59DBCC" wp14:editId="3C4F6B11">
            <wp:extent cx="5731510" cy="2147570"/>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147570"/>
                    </a:xfrm>
                    <a:prstGeom prst="rect">
                      <a:avLst/>
                    </a:prstGeom>
                  </pic:spPr>
                </pic:pic>
              </a:graphicData>
            </a:graphic>
          </wp:inline>
        </w:drawing>
      </w:r>
    </w:p>
    <w:p w14:paraId="1A99C5FB" w14:textId="77777777" w:rsidR="006C012E" w:rsidRDefault="006C012E"/>
    <w:p w14:paraId="7F0D6E83" w14:textId="77777777" w:rsidR="00700B17" w:rsidRDefault="00C409D8">
      <w:bookmarkStart w:id="0" w:name="_Hlk78980336"/>
      <w:r>
        <w:t>Steps:</w:t>
      </w:r>
    </w:p>
    <w:p w14:paraId="39ADE803" w14:textId="30ABFC38" w:rsidR="00C409D8" w:rsidRDefault="00700B17">
      <w:r>
        <w:t xml:space="preserve">Pre-steps – have all of the requirements, as specified before. </w:t>
      </w:r>
      <w:r w:rsidR="00C409D8">
        <w:t xml:space="preserve"> </w:t>
      </w:r>
    </w:p>
    <w:p w14:paraId="5CBC94D5" w14:textId="73860063" w:rsidR="005276B9" w:rsidRDefault="005276B9" w:rsidP="00F9168D">
      <w:pPr>
        <w:pStyle w:val="ListParagraph"/>
        <w:numPr>
          <w:ilvl w:val="0"/>
          <w:numId w:val="1"/>
        </w:numPr>
      </w:pPr>
      <w:r>
        <w:t xml:space="preserve">Co-register T1w with </w:t>
      </w:r>
      <w:proofErr w:type="spellStart"/>
      <w:r>
        <w:t>dwi</w:t>
      </w:r>
      <w:proofErr w:type="spellEnd"/>
    </w:p>
    <w:p w14:paraId="69EC05A5" w14:textId="77777777" w:rsidR="00F231C3" w:rsidRPr="00F231C3" w:rsidRDefault="00F231C3" w:rsidP="00F231C3">
      <w:pPr>
        <w:pStyle w:val="ListParagraph"/>
        <w:numPr>
          <w:ilvl w:val="1"/>
          <w:numId w:val="1"/>
        </w:numPr>
      </w:pPr>
      <w:r w:rsidRPr="00F231C3">
        <w:t xml:space="preserve">Create the transformation matrix for T1w and </w:t>
      </w:r>
      <w:proofErr w:type="spellStart"/>
      <w:r w:rsidRPr="00F231C3">
        <w:t>dwi</w:t>
      </w:r>
      <w:proofErr w:type="spellEnd"/>
      <w:r w:rsidRPr="00F231C3">
        <w:t xml:space="preserve"> B0 co-registration</w:t>
      </w:r>
    </w:p>
    <w:p w14:paraId="096BF869" w14:textId="77777777" w:rsidR="00F231C3" w:rsidRPr="00F231C3" w:rsidRDefault="00F231C3" w:rsidP="00F231C3">
      <w:pPr>
        <w:pStyle w:val="ListParagraph"/>
        <w:numPr>
          <w:ilvl w:val="1"/>
          <w:numId w:val="1"/>
        </w:numPr>
      </w:pPr>
      <w:r w:rsidRPr="00F231C3">
        <w:t>Apply linear transformation matrix to the T1w image</w:t>
      </w:r>
    </w:p>
    <w:p w14:paraId="76C9D591" w14:textId="48E8D043" w:rsidR="00F231C3" w:rsidRDefault="00F231C3" w:rsidP="00F231C3">
      <w:pPr>
        <w:pStyle w:val="ListParagraph"/>
        <w:numPr>
          <w:ilvl w:val="1"/>
          <w:numId w:val="1"/>
        </w:numPr>
      </w:pPr>
      <w:r w:rsidRPr="00F231C3">
        <w:t>Convert the co-registered</w:t>
      </w:r>
      <w:r>
        <w:t xml:space="preserve"> T1w</w:t>
      </w:r>
      <w:r w:rsidRPr="00F231C3">
        <w:t xml:space="preserve">-dwi </w:t>
      </w:r>
      <w:proofErr w:type="spellStart"/>
      <w:r w:rsidRPr="00F231C3">
        <w:t>nifti</w:t>
      </w:r>
      <w:proofErr w:type="spellEnd"/>
      <w:r w:rsidRPr="00F231C3">
        <w:t xml:space="preserve"> to .</w:t>
      </w:r>
      <w:proofErr w:type="spellStart"/>
      <w:r w:rsidRPr="00F231C3">
        <w:t>mif</w:t>
      </w:r>
      <w:proofErr w:type="spellEnd"/>
      <w:r w:rsidRPr="00F231C3">
        <w:t xml:space="preserve"> file</w:t>
      </w:r>
    </w:p>
    <w:p w14:paraId="21505B68" w14:textId="581946C3" w:rsidR="00C409D8" w:rsidRDefault="00F9168D" w:rsidP="00F9168D">
      <w:pPr>
        <w:pStyle w:val="ListParagraph"/>
        <w:numPr>
          <w:ilvl w:val="0"/>
          <w:numId w:val="1"/>
        </w:numPr>
      </w:pPr>
      <w:r>
        <w:t>Co-register</w:t>
      </w:r>
      <w:r w:rsidR="002732DF">
        <w:t xml:space="preserve"> fMRI BOLD with </w:t>
      </w:r>
      <w:proofErr w:type="spellStart"/>
      <w:r w:rsidR="002732DF">
        <w:t>dwi</w:t>
      </w:r>
      <w:proofErr w:type="spellEnd"/>
    </w:p>
    <w:p w14:paraId="435F9C14" w14:textId="3E7FBFDD" w:rsidR="00225A94" w:rsidRDefault="00225A94" w:rsidP="00225A94">
      <w:pPr>
        <w:pStyle w:val="ListParagraph"/>
        <w:numPr>
          <w:ilvl w:val="1"/>
          <w:numId w:val="1"/>
        </w:numPr>
      </w:pPr>
      <w:bookmarkStart w:id="1" w:name="_Hlk78199512"/>
      <w:r>
        <w:t xml:space="preserve">Create transformation matrix for the BOLD and </w:t>
      </w:r>
      <w:proofErr w:type="spellStart"/>
      <w:r>
        <w:t>dwi</w:t>
      </w:r>
      <w:proofErr w:type="spellEnd"/>
      <w:r>
        <w:t xml:space="preserve"> B0 co-registration</w:t>
      </w:r>
    </w:p>
    <w:p w14:paraId="45F0477E" w14:textId="1FDCA56A" w:rsidR="00225A94" w:rsidRDefault="00225A94" w:rsidP="00225A94">
      <w:pPr>
        <w:pStyle w:val="ListParagraph"/>
        <w:numPr>
          <w:ilvl w:val="1"/>
          <w:numId w:val="1"/>
        </w:numPr>
      </w:pPr>
      <w:bookmarkStart w:id="2" w:name="_Hlk78212888"/>
      <w:bookmarkEnd w:id="1"/>
      <w:r>
        <w:t>Generate the co-registered image (co</w:t>
      </w:r>
      <w:r w:rsidR="00BB4E8F">
        <w:t>-re</w:t>
      </w:r>
      <w:r>
        <w:t>g</w:t>
      </w:r>
      <w:r w:rsidR="00BB4E8F">
        <w:t>istered BOLD-</w:t>
      </w:r>
      <w:proofErr w:type="spellStart"/>
      <w:r w:rsidR="00BB4E8F">
        <w:t>dwi</w:t>
      </w:r>
      <w:proofErr w:type="spellEnd"/>
      <w:r w:rsidR="00BB4E8F">
        <w:t xml:space="preserve"> image)</w:t>
      </w:r>
    </w:p>
    <w:bookmarkEnd w:id="2"/>
    <w:p w14:paraId="6EC28D33" w14:textId="5D4DC3B8" w:rsidR="00BB4E8F" w:rsidRDefault="00BB4E8F" w:rsidP="00225A94">
      <w:pPr>
        <w:pStyle w:val="ListParagraph"/>
        <w:numPr>
          <w:ilvl w:val="1"/>
          <w:numId w:val="1"/>
        </w:numPr>
      </w:pPr>
      <w:r>
        <w:t>Convert the co-registered BOLD-</w:t>
      </w:r>
      <w:proofErr w:type="spellStart"/>
      <w:r>
        <w:t>dwi</w:t>
      </w:r>
      <w:proofErr w:type="spellEnd"/>
      <w:r>
        <w:t xml:space="preserve"> </w:t>
      </w:r>
      <w:proofErr w:type="spellStart"/>
      <w:r>
        <w:t>nifti</w:t>
      </w:r>
      <w:proofErr w:type="spellEnd"/>
      <w:r>
        <w:t xml:space="preserve"> to .</w:t>
      </w:r>
      <w:proofErr w:type="spellStart"/>
      <w:r>
        <w:t>mif</w:t>
      </w:r>
      <w:proofErr w:type="spellEnd"/>
      <w:r>
        <w:t xml:space="preserve"> file</w:t>
      </w:r>
    </w:p>
    <w:p w14:paraId="27C33DE3" w14:textId="12771B51" w:rsidR="00143EDC" w:rsidRDefault="00143EDC" w:rsidP="00EE4206">
      <w:pPr>
        <w:pStyle w:val="ListParagraph"/>
        <w:numPr>
          <w:ilvl w:val="0"/>
          <w:numId w:val="1"/>
        </w:numPr>
      </w:pPr>
      <w:bookmarkStart w:id="3" w:name="_Hlk78980296"/>
      <w:bookmarkStart w:id="4" w:name="_Hlk78213797"/>
      <w:r>
        <w:t xml:space="preserve">Warp individual track files to group </w:t>
      </w:r>
      <w:r w:rsidR="00F342B9">
        <w:t xml:space="preserve">FOD </w:t>
      </w:r>
      <w:r>
        <w:t>template</w:t>
      </w:r>
    </w:p>
    <w:p w14:paraId="5E13279A" w14:textId="33A3A37A" w:rsidR="00EE4206" w:rsidRDefault="00EE4206" w:rsidP="00EE4206">
      <w:pPr>
        <w:pStyle w:val="ListParagraph"/>
        <w:numPr>
          <w:ilvl w:val="0"/>
          <w:numId w:val="1"/>
        </w:numPr>
      </w:pPr>
      <w:r>
        <w:t>Investigate a specific network (TW-FC / TDI)</w:t>
      </w:r>
    </w:p>
    <w:bookmarkEnd w:id="3"/>
    <w:p w14:paraId="095B5D2E" w14:textId="07F4FB5F" w:rsidR="00EE4206" w:rsidRDefault="00EE4206" w:rsidP="00EE4206">
      <w:pPr>
        <w:pStyle w:val="ListParagraph"/>
        <w:numPr>
          <w:ilvl w:val="1"/>
          <w:numId w:val="1"/>
        </w:numPr>
      </w:pPr>
      <w:r>
        <w:t>Create individual template maps for track-weighted functional connectivity (TW-FC) image</w:t>
      </w:r>
    </w:p>
    <w:p w14:paraId="5C5C1984" w14:textId="1A14D919" w:rsidR="00EE4206" w:rsidRDefault="00EE4206" w:rsidP="00EE4206">
      <w:pPr>
        <w:pStyle w:val="ListParagraph"/>
        <w:numPr>
          <w:ilvl w:val="1"/>
          <w:numId w:val="1"/>
        </w:numPr>
      </w:pPr>
      <w:bookmarkStart w:id="5" w:name="_Hlk78898228"/>
      <w:r>
        <w:t>Use track data + T1w to form a high-resolution image (TDI) for TDFC template</w:t>
      </w:r>
      <w:bookmarkEnd w:id="5"/>
    </w:p>
    <w:p w14:paraId="4E81597E" w14:textId="2F225DA3" w:rsidR="00EE4206" w:rsidRDefault="00EE4206" w:rsidP="00EE4206">
      <w:pPr>
        <w:pStyle w:val="ListParagraph"/>
        <w:numPr>
          <w:ilvl w:val="0"/>
          <w:numId w:val="1"/>
        </w:numPr>
      </w:pPr>
      <w:r>
        <w:lastRenderedPageBreak/>
        <w:t>Investigate whole-brain dynamic functional connectivity (TW</w:t>
      </w:r>
      <w:r w:rsidR="00382889">
        <w:t>-</w:t>
      </w:r>
      <w:proofErr w:type="spellStart"/>
      <w:r>
        <w:t>dFC</w:t>
      </w:r>
      <w:proofErr w:type="spellEnd"/>
      <w:r>
        <w:t>)</w:t>
      </w:r>
    </w:p>
    <w:p w14:paraId="6DF2F983" w14:textId="7B2B7D6C" w:rsidR="000F29A1" w:rsidRDefault="000F29A1" w:rsidP="000F29A1">
      <w:pPr>
        <w:pStyle w:val="ListParagraph"/>
        <w:numPr>
          <w:ilvl w:val="1"/>
          <w:numId w:val="1"/>
        </w:numPr>
      </w:pPr>
      <w:r>
        <w:t>Create the track-weighted dynamic functional connectivity (TW</w:t>
      </w:r>
      <w:r w:rsidR="0034172F">
        <w:t>-</w:t>
      </w:r>
      <w:proofErr w:type="spellStart"/>
      <w:r>
        <w:t>dFC</w:t>
      </w:r>
      <w:proofErr w:type="spellEnd"/>
      <w:r>
        <w:t>)</w:t>
      </w:r>
      <w:r w:rsidR="00711D55">
        <w:t xml:space="preserve"> map</w:t>
      </w:r>
      <w:r>
        <w:t xml:space="preserve"> per each individual</w:t>
      </w:r>
    </w:p>
    <w:p w14:paraId="5B7B0F9E" w14:textId="6FB90B52" w:rsidR="00EC165A" w:rsidRDefault="00EC165A" w:rsidP="00EC165A">
      <w:pPr>
        <w:pStyle w:val="ListParagraph"/>
        <w:numPr>
          <w:ilvl w:val="1"/>
          <w:numId w:val="1"/>
        </w:numPr>
      </w:pPr>
      <w:r w:rsidRPr="00EC165A">
        <w:t>Create summary image (confidence interval of every voxel) per each individual</w:t>
      </w:r>
    </w:p>
    <w:p w14:paraId="72CC37B9" w14:textId="51E2DD6F" w:rsidR="004E2118" w:rsidRDefault="004E2118" w:rsidP="004E2118">
      <w:pPr>
        <w:pStyle w:val="ListParagraph"/>
        <w:numPr>
          <w:ilvl w:val="1"/>
          <w:numId w:val="1"/>
        </w:numPr>
      </w:pPr>
      <w:r>
        <w:t>Generate a coloured TDI image (DEC option) for reference</w:t>
      </w:r>
    </w:p>
    <w:bookmarkEnd w:id="4"/>
    <w:p w14:paraId="60BD5017" w14:textId="1841B755" w:rsidR="007C6AA1" w:rsidRDefault="00143EDC" w:rsidP="00143EDC">
      <w:pPr>
        <w:pStyle w:val="ListParagraph"/>
        <w:numPr>
          <w:ilvl w:val="0"/>
          <w:numId w:val="1"/>
        </w:numPr>
      </w:pPr>
      <w:r>
        <w:t>Calculate</w:t>
      </w:r>
      <w:r w:rsidR="007C6AA1">
        <w:t xml:space="preserve"> group </w:t>
      </w:r>
      <w:r>
        <w:t xml:space="preserve">mean </w:t>
      </w:r>
      <w:r w:rsidR="00711D55">
        <w:t>TW-</w:t>
      </w:r>
      <w:proofErr w:type="spellStart"/>
      <w:r w:rsidR="00711D55">
        <w:t>dFC</w:t>
      </w:r>
      <w:proofErr w:type="spellEnd"/>
      <w:r>
        <w:t xml:space="preserve"> </w:t>
      </w:r>
      <w:r w:rsidR="007C6AA1">
        <w:t>template</w:t>
      </w:r>
      <w:r w:rsidRPr="00143EDC">
        <w:t xml:space="preserve"> from the normalised individual </w:t>
      </w:r>
      <w:r w:rsidR="00711D55">
        <w:t>TW-</w:t>
      </w:r>
      <w:proofErr w:type="spellStart"/>
      <w:r w:rsidR="00711D55">
        <w:t>dFC</w:t>
      </w:r>
      <w:proofErr w:type="spellEnd"/>
      <w:r w:rsidRPr="00143EDC">
        <w:t xml:space="preserve"> maps</w:t>
      </w:r>
    </w:p>
    <w:p w14:paraId="7A4535C3" w14:textId="0689403A" w:rsidR="00382889" w:rsidRDefault="00382889" w:rsidP="00382889">
      <w:pPr>
        <w:pStyle w:val="ListParagraph"/>
        <w:numPr>
          <w:ilvl w:val="1"/>
          <w:numId w:val="1"/>
        </w:numPr>
      </w:pPr>
      <w:r>
        <w:t>Generate a coloured TDI image (DEC option) for reference</w:t>
      </w:r>
    </w:p>
    <w:p w14:paraId="430EDE85" w14:textId="7223C158" w:rsidR="00DD1187" w:rsidRDefault="00DD1187" w:rsidP="00DD1187">
      <w:pPr>
        <w:pStyle w:val="ListParagraph"/>
        <w:numPr>
          <w:ilvl w:val="0"/>
          <w:numId w:val="1"/>
        </w:numPr>
      </w:pPr>
      <w:r>
        <w:t>Run GLM analysis for comparing groups</w:t>
      </w:r>
    </w:p>
    <w:bookmarkEnd w:id="0"/>
    <w:p w14:paraId="460B9388" w14:textId="27CF4BE4" w:rsidR="00F76B78" w:rsidRPr="00F76B78" w:rsidRDefault="00F76B78" w:rsidP="00F76B78">
      <w:pPr>
        <w:pStyle w:val="ListParagraph"/>
        <w:numPr>
          <w:ilvl w:val="1"/>
          <w:numId w:val="1"/>
        </w:numPr>
      </w:pPr>
      <w:r w:rsidRPr="00F76B78">
        <w:t xml:space="preserve">Include </w:t>
      </w:r>
      <w:r w:rsidR="004A5C28">
        <w:t>any group confounds (e.g. age, gender, clinical location, etc.)</w:t>
      </w:r>
    </w:p>
    <w:p w14:paraId="7D2124D4" w14:textId="462D99E9" w:rsidR="0082329A" w:rsidRDefault="0082329A">
      <w:r>
        <w:t xml:space="preserve">Regarding the processing pipeline, I want to follow what was done in the </w:t>
      </w:r>
      <w:proofErr w:type="spellStart"/>
      <w:r>
        <w:t>Calamante</w:t>
      </w:r>
      <w:proofErr w:type="spellEnd"/>
      <w:r>
        <w:t xml:space="preserve"> et al., 2013 paper</w:t>
      </w:r>
      <w:r w:rsidR="00EE36D9">
        <w:t xml:space="preserve"> (this is for the TW-FC process, specifically, but the TW</w:t>
      </w:r>
      <w:r w:rsidR="0071372D">
        <w:t>-</w:t>
      </w:r>
      <w:proofErr w:type="spellStart"/>
      <w:r w:rsidR="00EE36D9">
        <w:t>dFC</w:t>
      </w:r>
      <w:proofErr w:type="spellEnd"/>
      <w:r w:rsidR="00EE36D9">
        <w:t xml:space="preserve"> process also follows the same basis)</w:t>
      </w:r>
      <w:r>
        <w:t xml:space="preserve"> – </w:t>
      </w:r>
    </w:p>
    <w:p w14:paraId="4C1DAB29" w14:textId="6166FE44" w:rsidR="0082329A" w:rsidRDefault="0082329A"/>
    <w:p w14:paraId="47355DA8" w14:textId="332B09BA" w:rsidR="0082329A" w:rsidRDefault="0082329A" w:rsidP="006D7D21">
      <w:pPr>
        <w:jc w:val="center"/>
      </w:pPr>
      <w:r>
        <w:rPr>
          <w:noProof/>
        </w:rPr>
        <w:drawing>
          <wp:inline distT="0" distB="0" distL="0" distR="0" wp14:anchorId="1520F592" wp14:editId="4727D74C">
            <wp:extent cx="6289675" cy="41747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12501" cy="4189918"/>
                    </a:xfrm>
                    <a:prstGeom prst="rect">
                      <a:avLst/>
                    </a:prstGeom>
                  </pic:spPr>
                </pic:pic>
              </a:graphicData>
            </a:graphic>
          </wp:inline>
        </w:drawing>
      </w:r>
    </w:p>
    <w:p w14:paraId="2FC7C56C" w14:textId="77777777" w:rsidR="0082329A" w:rsidRDefault="0082329A"/>
    <w:p w14:paraId="3C4E5E54" w14:textId="77777777" w:rsidR="0082329A" w:rsidRDefault="0082329A"/>
    <w:p w14:paraId="79DE6C64" w14:textId="39D754F2" w:rsidR="006225AB" w:rsidRDefault="006225AB">
      <w:r>
        <w:t xml:space="preserve">Video: </w:t>
      </w:r>
      <w:r w:rsidRPr="006225AB">
        <w:rPr>
          <w:b/>
          <w:bCs/>
        </w:rPr>
        <w:t>Track-weighted functional connectivity: structure meets function</w:t>
      </w:r>
      <w:r>
        <w:rPr>
          <w:b/>
          <w:bCs/>
        </w:rPr>
        <w:t xml:space="preserve"> </w:t>
      </w:r>
      <w:r>
        <w:t>(OH</w:t>
      </w:r>
      <w:r w:rsidR="0072703B">
        <w:t>B</w:t>
      </w:r>
      <w:r>
        <w:t>M 2016</w:t>
      </w:r>
      <w:r w:rsidR="00AF6F8D">
        <w:t xml:space="preserve">, </w:t>
      </w:r>
      <w:r>
        <w:t xml:space="preserve">Fernando </w:t>
      </w:r>
      <w:proofErr w:type="spellStart"/>
      <w:r>
        <w:t>Calamante</w:t>
      </w:r>
      <w:proofErr w:type="spellEnd"/>
      <w:r w:rsidR="00AF6F8D">
        <w:t xml:space="preserve">, </w:t>
      </w:r>
      <w:r w:rsidRPr="006225AB">
        <w:t>The Florey Institute of Neuroscience and Mental Health, Melbourne, Australia</w:t>
      </w:r>
      <w:r>
        <w:t>)</w:t>
      </w:r>
    </w:p>
    <w:p w14:paraId="6FB49DE0" w14:textId="65E06F40" w:rsidR="006225AB" w:rsidRDefault="00671A04">
      <w:hyperlink r:id="rId11" w:history="1">
        <w:r w:rsidR="006225AB" w:rsidRPr="00E57F59">
          <w:rPr>
            <w:rStyle w:val="Hyperlink"/>
          </w:rPr>
          <w:t>https://www.pathlms.com/ohbm/courses/2658/sections/4175/video_presentations/33859</w:t>
        </w:r>
      </w:hyperlink>
    </w:p>
    <w:p w14:paraId="00C64C2E" w14:textId="67FDAEBD" w:rsidR="006225AB" w:rsidRDefault="006225AB"/>
    <w:p w14:paraId="16462CF9" w14:textId="77777777" w:rsidR="00F07190" w:rsidRPr="009E5CB6" w:rsidRDefault="00F07190" w:rsidP="009E5CB6">
      <w:pPr>
        <w:spacing w:line="256" w:lineRule="auto"/>
        <w:rPr>
          <w:b/>
          <w:bCs/>
          <w:sz w:val="28"/>
          <w:szCs w:val="28"/>
          <w:lang w:val="en-US"/>
        </w:rPr>
      </w:pPr>
    </w:p>
    <w:p w14:paraId="0AACF78D" w14:textId="5421482F" w:rsidR="00883CED" w:rsidRPr="00F631E1" w:rsidRDefault="00883CED" w:rsidP="00E63876">
      <w:pPr>
        <w:pStyle w:val="ListParagraph"/>
        <w:numPr>
          <w:ilvl w:val="0"/>
          <w:numId w:val="2"/>
        </w:numPr>
        <w:spacing w:line="256" w:lineRule="auto"/>
        <w:rPr>
          <w:b/>
          <w:bCs/>
          <w:sz w:val="28"/>
          <w:szCs w:val="28"/>
          <w:u w:val="single"/>
          <w:lang w:val="en-US"/>
        </w:rPr>
      </w:pPr>
      <w:r>
        <w:rPr>
          <w:b/>
          <w:bCs/>
          <w:sz w:val="28"/>
          <w:szCs w:val="28"/>
          <w:lang w:val="en-US"/>
        </w:rPr>
        <w:lastRenderedPageBreak/>
        <w:t xml:space="preserve">Co-register </w:t>
      </w:r>
      <w:r w:rsidR="006A19D7">
        <w:rPr>
          <w:b/>
          <w:bCs/>
          <w:sz w:val="28"/>
          <w:szCs w:val="28"/>
          <w:lang w:val="en-US"/>
        </w:rPr>
        <w:t>T1w (</w:t>
      </w:r>
      <w:proofErr w:type="spellStart"/>
      <w:r w:rsidR="006A19D7">
        <w:rPr>
          <w:b/>
          <w:bCs/>
          <w:sz w:val="28"/>
          <w:szCs w:val="28"/>
          <w:lang w:val="en-US"/>
        </w:rPr>
        <w:t>anat</w:t>
      </w:r>
      <w:proofErr w:type="spellEnd"/>
      <w:r w:rsidR="006A19D7">
        <w:rPr>
          <w:b/>
          <w:bCs/>
          <w:sz w:val="28"/>
          <w:szCs w:val="28"/>
          <w:lang w:val="en-US"/>
        </w:rPr>
        <w:t>)</w:t>
      </w:r>
      <w:r>
        <w:rPr>
          <w:b/>
          <w:bCs/>
          <w:sz w:val="28"/>
          <w:szCs w:val="28"/>
          <w:lang w:val="en-US"/>
        </w:rPr>
        <w:t xml:space="preserve"> with diffusion (</w:t>
      </w:r>
      <w:proofErr w:type="spellStart"/>
      <w:r>
        <w:rPr>
          <w:b/>
          <w:bCs/>
          <w:sz w:val="28"/>
          <w:szCs w:val="28"/>
          <w:lang w:val="en-US"/>
        </w:rPr>
        <w:t>dwi</w:t>
      </w:r>
      <w:proofErr w:type="spellEnd"/>
      <w:r>
        <w:rPr>
          <w:b/>
          <w:bCs/>
          <w:sz w:val="28"/>
          <w:szCs w:val="28"/>
          <w:lang w:val="en-US"/>
        </w:rPr>
        <w:t>)</w:t>
      </w:r>
    </w:p>
    <w:p w14:paraId="4017C153" w14:textId="72B9E8E5" w:rsidR="00F631E1" w:rsidRDefault="00F631E1" w:rsidP="00F631E1">
      <w:pPr>
        <w:pStyle w:val="ListParagraph"/>
        <w:spacing w:line="256" w:lineRule="auto"/>
      </w:pPr>
      <w:r>
        <w:t xml:space="preserve">Co-register each participant’s </w:t>
      </w:r>
      <w:proofErr w:type="spellStart"/>
      <w:r>
        <w:t>preprocessed</w:t>
      </w:r>
      <w:proofErr w:type="spellEnd"/>
      <w:r>
        <w:t xml:space="preserve"> </w:t>
      </w:r>
      <w:proofErr w:type="spellStart"/>
      <w:r>
        <w:t>anat</w:t>
      </w:r>
      <w:proofErr w:type="spellEnd"/>
      <w:r>
        <w:t xml:space="preserve"> T1w image (3D) to the cleaned diffusion-weighted image (</w:t>
      </w:r>
      <w:proofErr w:type="spellStart"/>
      <w:r>
        <w:t>dwi</w:t>
      </w:r>
      <w:proofErr w:type="spellEnd"/>
      <w:r>
        <w:t xml:space="preserve">) B0 (3D) image. This will create a 3D image (combine structural + structural image). Note that if you will be doing group comparisons in the subsequent steps, then you will need to make sure that your T1w image is on standard, common space </w:t>
      </w:r>
      <w:r w:rsidR="00075EE0">
        <w:t xml:space="preserve">(e.g. MNI152) </w:t>
      </w:r>
      <w:r>
        <w:t>between participants.</w:t>
      </w:r>
    </w:p>
    <w:p w14:paraId="1BDB1DED" w14:textId="77777777" w:rsidR="00F631E1" w:rsidRPr="00F631E1" w:rsidRDefault="00F631E1" w:rsidP="00F631E1">
      <w:pPr>
        <w:pStyle w:val="ListParagraph"/>
        <w:spacing w:line="256" w:lineRule="auto"/>
        <w:rPr>
          <w:u w:val="single"/>
          <w:lang w:val="en-US"/>
        </w:rPr>
      </w:pPr>
    </w:p>
    <w:p w14:paraId="5844DF75" w14:textId="4728695C" w:rsidR="005276B9" w:rsidRDefault="00F231C3" w:rsidP="00F231C3">
      <w:pPr>
        <w:pStyle w:val="ListParagraph"/>
        <w:numPr>
          <w:ilvl w:val="0"/>
          <w:numId w:val="21"/>
        </w:numPr>
        <w:rPr>
          <w:b/>
          <w:bCs/>
          <w:lang w:val="en-US"/>
        </w:rPr>
      </w:pPr>
      <w:r>
        <w:rPr>
          <w:b/>
          <w:bCs/>
          <w:lang w:val="en-US"/>
        </w:rPr>
        <w:t xml:space="preserve">Create the transformation matrix for T1w and </w:t>
      </w:r>
      <w:proofErr w:type="spellStart"/>
      <w:r>
        <w:rPr>
          <w:b/>
          <w:bCs/>
          <w:lang w:val="en-US"/>
        </w:rPr>
        <w:t>dwi</w:t>
      </w:r>
      <w:proofErr w:type="spellEnd"/>
      <w:r>
        <w:rPr>
          <w:b/>
          <w:bCs/>
          <w:lang w:val="en-US"/>
        </w:rPr>
        <w:t xml:space="preserve"> B0 co-registration</w:t>
      </w:r>
    </w:p>
    <w:p w14:paraId="653D796C" w14:textId="4BCD1757" w:rsidR="005276B9" w:rsidRDefault="005276B9" w:rsidP="005276B9">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160544D1" w14:textId="632DC217" w:rsidR="002D5089" w:rsidRDefault="002D5089" w:rsidP="005276B9">
      <w:pPr>
        <w:pStyle w:val="ListParagraph"/>
        <w:ind w:left="1440"/>
        <w:rPr>
          <w:lang w:val="en-US"/>
        </w:rPr>
      </w:pPr>
    </w:p>
    <w:p w14:paraId="67AC0EAF" w14:textId="5CB103D1" w:rsidR="00F231C3" w:rsidRPr="002D5089" w:rsidRDefault="002D5089" w:rsidP="002D5089">
      <w:pPr>
        <w:ind w:left="1440"/>
        <w:rPr>
          <w:lang w:val="en-US"/>
        </w:rPr>
      </w:pPr>
      <w:r w:rsidRPr="00CF4DB1">
        <w:rPr>
          <w:color w:val="FF0000"/>
          <w:lang w:val="en-US"/>
        </w:rPr>
        <w:t>%Sample input:</w:t>
      </w:r>
      <w:r>
        <w:rPr>
          <w:color w:val="FF0000"/>
          <w:lang w:val="en-US"/>
        </w:rPr>
        <w:t xml:space="preserve"> </w:t>
      </w:r>
      <w:r>
        <w:rPr>
          <w:lang w:val="en-US"/>
        </w:rPr>
        <w:t>sub-ADPRC0001F0_</w:t>
      </w:r>
      <w:r w:rsidRPr="001F564A">
        <w:rPr>
          <w:lang w:val="en-US"/>
        </w:rPr>
        <w:t>task-rest_run-1_space-MNI152NLin6Asym_</w:t>
      </w:r>
      <w:r>
        <w:rPr>
          <w:lang w:val="en-US"/>
        </w:rPr>
        <w:t>desc-preproc_T1w</w:t>
      </w:r>
      <w:r w:rsidRPr="001F564A">
        <w:rPr>
          <w:lang w:val="en-US"/>
        </w:rPr>
        <w:t xml:space="preserve">.nii.gz </w:t>
      </w:r>
      <w:r w:rsidRPr="00CF4DB1">
        <w:rPr>
          <w:i/>
          <w:iCs/>
          <w:color w:val="FF0000"/>
          <w:lang w:val="en-US"/>
        </w:rPr>
        <w:t xml:space="preserve">(preprocessed </w:t>
      </w:r>
      <w:r>
        <w:rPr>
          <w:i/>
          <w:iCs/>
          <w:color w:val="FF0000"/>
          <w:lang w:val="en-US"/>
        </w:rPr>
        <w:t>MNI T1w</w:t>
      </w:r>
      <w:r w:rsidRPr="00CF4DB1">
        <w:rPr>
          <w:i/>
          <w:iCs/>
          <w:color w:val="FF0000"/>
          <w:lang w:val="en-US"/>
        </w:rPr>
        <w:t xml:space="preserve"> image)</w:t>
      </w:r>
      <w:r>
        <w:rPr>
          <w:lang w:val="en-US"/>
        </w:rPr>
        <w:t xml:space="preserve"> </w:t>
      </w:r>
      <w:r w:rsidRPr="00CF4DB1">
        <w:rPr>
          <w:i/>
          <w:iCs/>
          <w:color w:val="FF0000"/>
          <w:lang w:val="en-US"/>
        </w:rPr>
        <w:t>&amp;</w:t>
      </w:r>
      <w:r>
        <w:rPr>
          <w:lang w:val="en-US"/>
        </w:rPr>
        <w:t xml:space="preserve"> ref_b0_sub-ADPRC0001F0.nii </w:t>
      </w:r>
      <w:r w:rsidRPr="00CF4DB1">
        <w:rPr>
          <w:i/>
          <w:iCs/>
          <w:color w:val="FF0000"/>
          <w:lang w:val="en-US"/>
        </w:rPr>
        <w:t xml:space="preserve">(reference </w:t>
      </w:r>
      <w:proofErr w:type="spellStart"/>
      <w:r w:rsidRPr="00CF4DB1">
        <w:rPr>
          <w:i/>
          <w:iCs/>
          <w:color w:val="FF0000"/>
          <w:lang w:val="en-US"/>
        </w:rPr>
        <w:t>dwi</w:t>
      </w:r>
      <w:proofErr w:type="spellEnd"/>
      <w:r w:rsidRPr="00CF4DB1">
        <w:rPr>
          <w:i/>
          <w:iCs/>
          <w:color w:val="FF0000"/>
          <w:lang w:val="en-US"/>
        </w:rPr>
        <w:t xml:space="preserve"> B0 image – 1 vol)</w:t>
      </w:r>
      <w:r w:rsidRPr="00CF4DB1">
        <w:rPr>
          <w:color w:val="FF0000"/>
          <w:lang w:val="en-US"/>
        </w:rPr>
        <w:t xml:space="preserve"> </w:t>
      </w:r>
    </w:p>
    <w:p w14:paraId="02680FFC" w14:textId="601EE47E" w:rsidR="005276B9" w:rsidRDefault="005276B9" w:rsidP="005276B9">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6D39F1AA" w14:textId="67D7BEB4" w:rsidR="005276B9" w:rsidRPr="008E1D92" w:rsidRDefault="002D5089" w:rsidP="008E1D92">
      <w:pPr>
        <w:ind w:left="1440"/>
        <w:rPr>
          <w:color w:val="92D050"/>
          <w:lang w:val="en-US"/>
        </w:rPr>
      </w:pPr>
      <w:r w:rsidRPr="00CF4DB1">
        <w:rPr>
          <w:color w:val="92D050"/>
          <w:lang w:val="en-US"/>
        </w:rPr>
        <w:t xml:space="preserve">%Sample output: </w:t>
      </w:r>
      <w:r>
        <w:rPr>
          <w:lang w:val="en-US"/>
        </w:rPr>
        <w:t xml:space="preserve">t1_flirt_sub-ADPRC0001F0.nii </w:t>
      </w:r>
      <w:r w:rsidRPr="00CF4DB1">
        <w:rPr>
          <w:color w:val="92D050"/>
          <w:lang w:val="en-US"/>
        </w:rPr>
        <w:t>(</w:t>
      </w:r>
      <w:r w:rsidRPr="00CF4DB1">
        <w:rPr>
          <w:i/>
          <w:iCs/>
          <w:color w:val="92D050"/>
          <w:lang w:val="en-US"/>
        </w:rPr>
        <w:t>image</w:t>
      </w:r>
      <w:r w:rsidRPr="00CF4DB1">
        <w:rPr>
          <w:color w:val="92D050"/>
          <w:lang w:val="en-US"/>
        </w:rPr>
        <w:t xml:space="preserve">) </w:t>
      </w:r>
      <w:r w:rsidRPr="00427E3D">
        <w:rPr>
          <w:i/>
          <w:iCs/>
          <w:color w:val="92D050"/>
          <w:lang w:val="en-US"/>
        </w:rPr>
        <w:t>&amp;</w:t>
      </w:r>
      <w:r w:rsidRPr="00CF4DB1">
        <w:rPr>
          <w:color w:val="92D050"/>
          <w:lang w:val="en-US"/>
        </w:rPr>
        <w:t xml:space="preserve"> </w:t>
      </w:r>
      <w:r>
        <w:rPr>
          <w:lang w:val="en-US"/>
        </w:rPr>
        <w:t xml:space="preserve">transform_flirt_t12dwi_sub-ADPRC0001F0.mat </w:t>
      </w:r>
      <w:r w:rsidRPr="00CF4DB1">
        <w:rPr>
          <w:color w:val="92D050"/>
          <w:lang w:val="en-US"/>
        </w:rPr>
        <w:t>(</w:t>
      </w:r>
      <w:proofErr w:type="spellStart"/>
      <w:r w:rsidRPr="00CF4DB1">
        <w:rPr>
          <w:i/>
          <w:iCs/>
          <w:color w:val="92D050"/>
          <w:lang w:val="en-US"/>
        </w:rPr>
        <w:t>martrix</w:t>
      </w:r>
      <w:proofErr w:type="spellEnd"/>
      <w:r w:rsidRPr="00CF4DB1">
        <w:rPr>
          <w:color w:val="92D050"/>
          <w:lang w:val="en-US"/>
        </w:rPr>
        <w:t>)</w:t>
      </w:r>
    </w:p>
    <w:p w14:paraId="62F8ECA9" w14:textId="77777777" w:rsidR="005276B9" w:rsidRDefault="005276B9" w:rsidP="005276B9">
      <w:pPr>
        <w:pStyle w:val="ListParagraph"/>
        <w:ind w:firstLine="360"/>
        <w:rPr>
          <w:color w:val="FF0000"/>
          <w:lang w:val="en-US"/>
        </w:rPr>
      </w:pPr>
    </w:p>
    <w:p w14:paraId="029C0184" w14:textId="77777777" w:rsidR="005276B9" w:rsidRDefault="005276B9" w:rsidP="005276B9">
      <w:pPr>
        <w:pStyle w:val="ListParagraph"/>
        <w:ind w:firstLine="360"/>
        <w:rPr>
          <w:color w:val="FF0000"/>
          <w:lang w:val="en-US"/>
        </w:rPr>
      </w:pPr>
      <w:r>
        <w:rPr>
          <w:noProof/>
        </w:rPr>
        <w:drawing>
          <wp:inline distT="0" distB="0" distL="0" distR="0" wp14:anchorId="0CBBE156" wp14:editId="1EC04CD4">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5250176A" wp14:editId="659F1266">
            <wp:extent cx="1562100" cy="1565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02302" cy="1605507"/>
                    </a:xfrm>
                    <a:prstGeom prst="rect">
                      <a:avLst/>
                    </a:prstGeom>
                  </pic:spPr>
                </pic:pic>
              </a:graphicData>
            </a:graphic>
          </wp:inline>
        </w:drawing>
      </w:r>
      <w:r>
        <w:rPr>
          <w:color w:val="FF0000"/>
          <w:lang w:val="en-US"/>
        </w:rPr>
        <w:t xml:space="preserve"> </w:t>
      </w:r>
    </w:p>
    <w:p w14:paraId="35F2CA91" w14:textId="77777777" w:rsidR="005276B9" w:rsidRPr="00C638AE" w:rsidRDefault="005276B9" w:rsidP="005276B9">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2291CB8B" wp14:editId="4E3A49F8">
                <wp:simplePos x="0" y="0"/>
                <wp:positionH relativeFrom="column">
                  <wp:posOffset>866775</wp:posOffset>
                </wp:positionH>
                <wp:positionV relativeFrom="paragraph">
                  <wp:posOffset>173355</wp:posOffset>
                </wp:positionV>
                <wp:extent cx="238125" cy="409575"/>
                <wp:effectExtent l="0" t="0" r="47625" b="47625"/>
                <wp:wrapNone/>
                <wp:docPr id="18" name="Straight Arrow Connector 18"/>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1F8EEE21" id="_x0000_t32" coordsize="21600,21600" o:spt="32" o:oned="t" path="m,l21600,21600e" filled="f">
                <v:path arrowok="t" fillok="f" o:connecttype="none"/>
                <o:lock v:ext="edit" shapetype="t"/>
              </v:shapetype>
              <v:shape id="Straight Arrow Connector 18"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7EG3e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3E51FD90" w14:textId="77777777" w:rsidR="005276B9" w:rsidRDefault="005276B9" w:rsidP="005276B9">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2D348AF5" wp14:editId="53C3A701">
                <wp:simplePos x="0" y="0"/>
                <wp:positionH relativeFrom="column">
                  <wp:posOffset>3314700</wp:posOffset>
                </wp:positionH>
                <wp:positionV relativeFrom="paragraph">
                  <wp:posOffset>8255</wp:posOffset>
                </wp:positionV>
                <wp:extent cx="209550" cy="438150"/>
                <wp:effectExtent l="38100" t="0" r="19050" b="57150"/>
                <wp:wrapNone/>
                <wp:docPr id="23" name="Straight Arrow Connector 23"/>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88E7EB7" id="Straight Arrow Connector 23"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C+aPk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A794278" w14:textId="77777777" w:rsidR="005276B9" w:rsidRPr="00C638AE" w:rsidRDefault="005276B9" w:rsidP="005276B9">
      <w:pPr>
        <w:pStyle w:val="ListParagraph"/>
        <w:ind w:left="1440" w:firstLine="720"/>
        <w:rPr>
          <w:lang w:val="en-US"/>
        </w:rPr>
      </w:pPr>
      <w:r>
        <w:rPr>
          <w:noProof/>
        </w:rPr>
        <w:drawing>
          <wp:inline distT="0" distB="0" distL="0" distR="0" wp14:anchorId="13EAAE94" wp14:editId="2D3815BF">
            <wp:extent cx="1562100" cy="154994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05844" cy="1593349"/>
                    </a:xfrm>
                    <a:prstGeom prst="rect">
                      <a:avLst/>
                    </a:prstGeom>
                  </pic:spPr>
                </pic:pic>
              </a:graphicData>
            </a:graphic>
          </wp:inline>
        </w:drawing>
      </w:r>
    </w:p>
    <w:p w14:paraId="48F7E889" w14:textId="3DC767BA" w:rsidR="005276B9" w:rsidRDefault="005276B9" w:rsidP="005276B9">
      <w:pPr>
        <w:pStyle w:val="ListParagraph"/>
        <w:ind w:left="1440" w:firstLine="720"/>
        <w:rPr>
          <w:lang w:val="en-US"/>
        </w:rPr>
      </w:pPr>
      <w:r w:rsidRPr="00C638AE">
        <w:rPr>
          <w:lang w:val="en-US"/>
        </w:rPr>
        <w:t>Co-registered (</w:t>
      </w:r>
      <w:r>
        <w:rPr>
          <w:lang w:val="en-US"/>
        </w:rPr>
        <w:t>t1</w:t>
      </w:r>
      <w:r w:rsidRPr="00C638AE">
        <w:rPr>
          <w:lang w:val="en-US"/>
        </w:rPr>
        <w:t>_flirt)</w:t>
      </w:r>
    </w:p>
    <w:p w14:paraId="25E3113B" w14:textId="77777777" w:rsidR="00F231C3" w:rsidRDefault="00F231C3" w:rsidP="005276B9">
      <w:pPr>
        <w:pStyle w:val="ListParagraph"/>
        <w:ind w:left="1440" w:firstLine="720"/>
        <w:rPr>
          <w:lang w:val="en-US"/>
        </w:rPr>
      </w:pPr>
    </w:p>
    <w:p w14:paraId="69A09BAB" w14:textId="0906368E" w:rsidR="005276B9" w:rsidRPr="00F231C3" w:rsidRDefault="00F231C3" w:rsidP="00F231C3">
      <w:pPr>
        <w:pStyle w:val="ListParagraph"/>
        <w:numPr>
          <w:ilvl w:val="0"/>
          <w:numId w:val="21"/>
        </w:numPr>
        <w:rPr>
          <w:b/>
          <w:bCs/>
          <w:lang w:val="en-US"/>
        </w:rPr>
      </w:pPr>
      <w:r w:rsidRPr="00F231C3">
        <w:rPr>
          <w:b/>
          <w:bCs/>
          <w:lang w:val="en-US"/>
        </w:rPr>
        <w:t>Apply linear transformation matrix to the T1w image</w:t>
      </w:r>
    </w:p>
    <w:p w14:paraId="5180EF66" w14:textId="77777777" w:rsidR="005276B9" w:rsidRPr="00EA4A22" w:rsidRDefault="005276B9" w:rsidP="005276B9">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 xml:space="preserve">It is better to </w:t>
      </w:r>
      <w:r w:rsidRPr="00AF54C2">
        <w:lastRenderedPageBreak/>
        <w:t>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5A6CF4B2" w14:textId="77777777" w:rsidR="005276B9" w:rsidRDefault="005276B9" w:rsidP="005276B9">
      <w:pPr>
        <w:pStyle w:val="ListParagraph"/>
        <w:ind w:firstLine="720"/>
        <w:rPr>
          <w:color w:val="FF66FF"/>
          <w:lang w:val="en-US"/>
        </w:rPr>
      </w:pPr>
    </w:p>
    <w:p w14:paraId="20F425EF" w14:textId="77777777" w:rsidR="005276B9" w:rsidRDefault="005276B9" w:rsidP="005276B9">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160106C" w14:textId="77777777" w:rsidR="005276B9" w:rsidRDefault="005276B9" w:rsidP="005276B9">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D62EDD3" w14:textId="77777777" w:rsidR="005276B9" w:rsidRDefault="005276B9" w:rsidP="005276B9">
      <w:pPr>
        <w:pStyle w:val="ListParagraph"/>
        <w:ind w:firstLine="720"/>
        <w:rPr>
          <w:color w:val="FF66FF"/>
          <w:lang w:val="en-US"/>
        </w:rPr>
      </w:pPr>
    </w:p>
    <w:p w14:paraId="074ABBC1" w14:textId="77777777" w:rsidR="005276B9" w:rsidRDefault="005276B9" w:rsidP="005276B9">
      <w:pPr>
        <w:rPr>
          <w:color w:val="FF66FF"/>
          <w:lang w:val="en-US"/>
        </w:rPr>
      </w:pPr>
      <w:r>
        <w:rPr>
          <w:color w:val="FF66FF"/>
          <w:lang w:val="en-US"/>
        </w:rPr>
        <w:tab/>
      </w:r>
      <w:r>
        <w:rPr>
          <w:noProof/>
        </w:rPr>
        <w:drawing>
          <wp:inline distT="0" distB="0" distL="0" distR="0" wp14:anchorId="5BA6F9C8" wp14:editId="2FC94CBE">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76825" cy="742950"/>
                    </a:xfrm>
                    <a:prstGeom prst="rect">
                      <a:avLst/>
                    </a:prstGeom>
                  </pic:spPr>
                </pic:pic>
              </a:graphicData>
            </a:graphic>
          </wp:inline>
        </w:drawing>
      </w:r>
    </w:p>
    <w:p w14:paraId="59119794" w14:textId="77777777" w:rsidR="005276B9" w:rsidRPr="0014342A" w:rsidRDefault="005276B9" w:rsidP="005276B9">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12F0F903" w14:textId="77777777" w:rsidR="005276B9" w:rsidRDefault="005276B9" w:rsidP="005276B9">
      <w:pPr>
        <w:rPr>
          <w:color w:val="FF66FF"/>
          <w:lang w:val="en-US"/>
        </w:rPr>
      </w:pPr>
    </w:p>
    <w:p w14:paraId="418D9F50" w14:textId="77777777" w:rsidR="005276B9" w:rsidRDefault="005276B9" w:rsidP="005276B9">
      <w:pPr>
        <w:rPr>
          <w:color w:val="FF66FF"/>
          <w:lang w:val="en-US"/>
        </w:rPr>
      </w:pPr>
      <w:r>
        <w:rPr>
          <w:noProof/>
        </w:rPr>
        <w:drawing>
          <wp:inline distT="0" distB="0" distL="0" distR="0" wp14:anchorId="5891DBC1" wp14:editId="6EA866EF">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709930"/>
                    </a:xfrm>
                    <a:prstGeom prst="rect">
                      <a:avLst/>
                    </a:prstGeom>
                  </pic:spPr>
                </pic:pic>
              </a:graphicData>
            </a:graphic>
          </wp:inline>
        </w:drawing>
      </w:r>
    </w:p>
    <w:p w14:paraId="712594E1" w14:textId="77777777" w:rsidR="005276B9" w:rsidRPr="00B55AB6" w:rsidRDefault="005276B9" w:rsidP="005276B9">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9CD6D41" w14:textId="77777777" w:rsidR="005276B9" w:rsidRPr="00A93455" w:rsidRDefault="005276B9" w:rsidP="005276B9">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17" w:history="1">
        <w:r w:rsidRPr="00A93455">
          <w:rPr>
            <w:rStyle w:val="Hyperlink"/>
            <w:sz w:val="18"/>
            <w:szCs w:val="18"/>
          </w:rPr>
          <w:t>https://community.mrtrix.org/t/5ttgen-error/1138</w:t>
        </w:r>
      </w:hyperlink>
      <w:r w:rsidRPr="00A93455">
        <w:rPr>
          <w:sz w:val="18"/>
          <w:szCs w:val="18"/>
        </w:rPr>
        <w:t xml:space="preserve">; </w:t>
      </w:r>
      <w:hyperlink r:id="rId18" w:history="1">
        <w:r w:rsidRPr="00A93455">
          <w:rPr>
            <w:rStyle w:val="Hyperlink"/>
            <w:sz w:val="18"/>
            <w:szCs w:val="18"/>
          </w:rPr>
          <w:t>https://community.mrtrix.org/t/5ttgen-waiitng-for-creation-of-new-file/1044/2</w:t>
        </w:r>
      </w:hyperlink>
    </w:p>
    <w:p w14:paraId="3E81AF7B" w14:textId="1BECC38D" w:rsidR="00F231C3" w:rsidRPr="00F231C3" w:rsidRDefault="00F231C3" w:rsidP="00F231C3">
      <w:pPr>
        <w:pStyle w:val="ListParagraph"/>
        <w:numPr>
          <w:ilvl w:val="0"/>
          <w:numId w:val="21"/>
        </w:numPr>
        <w:rPr>
          <w:b/>
          <w:bCs/>
          <w:lang w:val="en-US"/>
        </w:rPr>
      </w:pPr>
      <w:r w:rsidRPr="00F231C3">
        <w:rPr>
          <w:b/>
          <w:bCs/>
          <w:lang w:val="en-US"/>
        </w:rPr>
        <w:t xml:space="preserve">Convert the co-registered T1w-dwi </w:t>
      </w:r>
      <w:proofErr w:type="spellStart"/>
      <w:r w:rsidRPr="00F231C3">
        <w:rPr>
          <w:b/>
          <w:bCs/>
          <w:lang w:val="en-US"/>
        </w:rPr>
        <w:t>nifti</w:t>
      </w:r>
      <w:proofErr w:type="spellEnd"/>
      <w:r w:rsidRPr="00F231C3">
        <w:rPr>
          <w:b/>
          <w:bCs/>
          <w:lang w:val="en-US"/>
        </w:rPr>
        <w:t xml:space="preserve"> to .</w:t>
      </w:r>
      <w:proofErr w:type="spellStart"/>
      <w:r w:rsidRPr="00F231C3">
        <w:rPr>
          <w:b/>
          <w:bCs/>
          <w:lang w:val="en-US"/>
        </w:rPr>
        <w:t>mif</w:t>
      </w:r>
      <w:proofErr w:type="spellEnd"/>
      <w:r w:rsidRPr="00F231C3">
        <w:rPr>
          <w:b/>
          <w:bCs/>
          <w:lang w:val="en-US"/>
        </w:rPr>
        <w:t xml:space="preserve"> file</w:t>
      </w:r>
    </w:p>
    <w:p w14:paraId="25591610" w14:textId="65B01989" w:rsidR="00F231C3" w:rsidRDefault="00F231C3" w:rsidP="00F231C3">
      <w:pPr>
        <w:pStyle w:val="ListParagraph"/>
        <w:spacing w:line="256" w:lineRule="auto"/>
        <w:ind w:left="1080"/>
        <w:rPr>
          <w:b/>
          <w:bCs/>
          <w:lang w:val="en-US"/>
        </w:rPr>
      </w:pPr>
    </w:p>
    <w:p w14:paraId="6CBEE0B1" w14:textId="5A10C361" w:rsidR="00F231C3" w:rsidRDefault="00F231C3" w:rsidP="00F231C3">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onvert</w:t>
      </w:r>
      <w:proofErr w:type="spellEnd"/>
    </w:p>
    <w:p w14:paraId="2FD07FAD" w14:textId="77777777" w:rsidR="00F231C3" w:rsidRPr="00F231C3" w:rsidRDefault="00F231C3" w:rsidP="00F231C3">
      <w:pPr>
        <w:pStyle w:val="ListParagraph"/>
        <w:spacing w:line="256" w:lineRule="auto"/>
        <w:ind w:left="1080"/>
        <w:rPr>
          <w:b/>
          <w:bCs/>
          <w:lang w:val="en-US"/>
        </w:rPr>
      </w:pPr>
    </w:p>
    <w:p w14:paraId="58F7F147" w14:textId="484AE13A" w:rsidR="00E63876" w:rsidRPr="00E63876" w:rsidRDefault="00E63876" w:rsidP="00E63876">
      <w:pPr>
        <w:pStyle w:val="ListParagraph"/>
        <w:numPr>
          <w:ilvl w:val="0"/>
          <w:numId w:val="2"/>
        </w:numPr>
        <w:spacing w:line="256" w:lineRule="auto"/>
        <w:rPr>
          <w:b/>
          <w:bCs/>
          <w:sz w:val="28"/>
          <w:szCs w:val="28"/>
          <w:u w:val="single"/>
          <w:lang w:val="en-US"/>
        </w:rPr>
      </w:pPr>
      <w:r>
        <w:rPr>
          <w:b/>
          <w:bCs/>
          <w:sz w:val="28"/>
          <w:szCs w:val="28"/>
          <w:lang w:val="en-US"/>
        </w:rPr>
        <w:t xml:space="preserve">Co-register fMRI BOLD with </w:t>
      </w:r>
      <w:proofErr w:type="spellStart"/>
      <w:r>
        <w:rPr>
          <w:b/>
          <w:bCs/>
          <w:sz w:val="28"/>
          <w:szCs w:val="28"/>
          <w:lang w:val="en-US"/>
        </w:rPr>
        <w:t>d</w:t>
      </w:r>
      <w:r w:rsidR="00883CED">
        <w:rPr>
          <w:b/>
          <w:bCs/>
          <w:sz w:val="28"/>
          <w:szCs w:val="28"/>
          <w:lang w:val="en-US"/>
        </w:rPr>
        <w:t>wi</w:t>
      </w:r>
      <w:proofErr w:type="spellEnd"/>
    </w:p>
    <w:p w14:paraId="3BF081EC" w14:textId="25F093C3" w:rsidR="00CF4DB1" w:rsidRDefault="00E63876" w:rsidP="00CF4DB1">
      <w:pPr>
        <w:pStyle w:val="ListParagraph"/>
        <w:spacing w:line="256" w:lineRule="auto"/>
      </w:pPr>
      <w:r>
        <w:t xml:space="preserve">Co-register each participant’s </w:t>
      </w:r>
      <w:proofErr w:type="spellStart"/>
      <w:r>
        <w:t>preprocessed</w:t>
      </w:r>
      <w:proofErr w:type="spellEnd"/>
      <w:r w:rsidR="005D5FCB">
        <w:t xml:space="preserve"> + nuisance regressors removed</w:t>
      </w:r>
      <w:r w:rsidR="007D4433">
        <w:t xml:space="preserve"> </w:t>
      </w:r>
      <w:hyperlink w:anchor="Note_1" w:history="1">
        <w:r w:rsidR="007D4433" w:rsidRPr="002D6A01">
          <w:rPr>
            <w:rStyle w:val="Hyperlink"/>
            <w:vertAlign w:val="superscript"/>
          </w:rPr>
          <w:t>1</w:t>
        </w:r>
      </w:hyperlink>
      <w:r>
        <w:t xml:space="preserve"> BOLD fMRI image </w:t>
      </w:r>
      <w:r w:rsidR="00933837">
        <w:t xml:space="preserve">(4D) </w:t>
      </w:r>
      <w:r>
        <w:t>to the cleaned diffusion-weighted image (</w:t>
      </w:r>
      <w:proofErr w:type="spellStart"/>
      <w:r>
        <w:t>dwi</w:t>
      </w:r>
      <w:proofErr w:type="spellEnd"/>
      <w:r>
        <w:t xml:space="preserve">) B0 </w:t>
      </w:r>
      <w:r w:rsidR="00933837">
        <w:t xml:space="preserve">(3D) </w:t>
      </w:r>
      <w:r>
        <w:t>image</w:t>
      </w:r>
      <w:r w:rsidR="00371AE3">
        <w:t xml:space="preserve">. This will create a </w:t>
      </w:r>
      <w:r w:rsidR="00933837">
        <w:t>3</w:t>
      </w:r>
      <w:r w:rsidR="00371AE3">
        <w:t>D image (combine</w:t>
      </w:r>
      <w:r w:rsidR="00754702">
        <w:t xml:space="preserve"> the structural image with the </w:t>
      </w:r>
      <w:r w:rsidR="00933837">
        <w:t>BOLD</w:t>
      </w:r>
      <w:r w:rsidR="00754702">
        <w:t xml:space="preserve">). </w:t>
      </w:r>
      <w:r w:rsidR="006A15D3">
        <w:t>Note that if you will be doing group comparisons</w:t>
      </w:r>
      <w:r w:rsidR="00F631E1">
        <w:t xml:space="preserve"> in the subsequent steps</w:t>
      </w:r>
      <w:r w:rsidR="006A15D3">
        <w:t xml:space="preserve">, </w:t>
      </w:r>
      <w:r w:rsidR="00F631E1">
        <w:t xml:space="preserve">then </w:t>
      </w:r>
      <w:r w:rsidR="006A15D3">
        <w:t xml:space="preserve">you will need to make sure that your BOLD image is on standard, common space </w:t>
      </w:r>
      <w:r w:rsidR="00075EE0">
        <w:t xml:space="preserve">(e.g. MNI152) </w:t>
      </w:r>
      <w:r w:rsidR="006A15D3">
        <w:t>between participants.</w:t>
      </w:r>
    </w:p>
    <w:p w14:paraId="308B8C5E" w14:textId="77777777" w:rsidR="00CF4DB1" w:rsidRDefault="00CF4DB1" w:rsidP="00CF4DB1">
      <w:pPr>
        <w:pStyle w:val="ListParagraph"/>
        <w:spacing w:line="256" w:lineRule="auto"/>
      </w:pPr>
    </w:p>
    <w:p w14:paraId="76AC7B8F" w14:textId="64D013F7" w:rsidR="00CF4DB1" w:rsidRPr="00CF4DB1" w:rsidRDefault="00CF4DB1" w:rsidP="00CF4DB1">
      <w:pPr>
        <w:pStyle w:val="ListParagraph"/>
        <w:numPr>
          <w:ilvl w:val="0"/>
          <w:numId w:val="4"/>
        </w:numPr>
        <w:rPr>
          <w:b/>
          <w:bCs/>
        </w:rPr>
      </w:pPr>
      <w:r w:rsidRPr="00CF4DB1">
        <w:rPr>
          <w:b/>
          <w:bCs/>
        </w:rPr>
        <w:t xml:space="preserve">Create transformation matrix for the BOLD and </w:t>
      </w:r>
      <w:proofErr w:type="spellStart"/>
      <w:r w:rsidRPr="00CF4DB1">
        <w:rPr>
          <w:b/>
          <w:bCs/>
        </w:rPr>
        <w:t>dwi</w:t>
      </w:r>
      <w:proofErr w:type="spellEnd"/>
      <w:r w:rsidRPr="00CF4DB1">
        <w:rPr>
          <w:b/>
          <w:bCs/>
        </w:rPr>
        <w:t xml:space="preserve"> B0 co-registration</w:t>
      </w:r>
      <w:r w:rsidR="00427E3D">
        <w:rPr>
          <w:b/>
          <w:bCs/>
        </w:rPr>
        <w:t>*</w:t>
      </w:r>
    </w:p>
    <w:p w14:paraId="6E93EC9C" w14:textId="40A98A9D" w:rsidR="00CF4DB1" w:rsidRPr="00CF4DB1" w:rsidRDefault="00CF4DB1" w:rsidP="00CF4DB1">
      <w:pPr>
        <w:ind w:left="720"/>
        <w:rPr>
          <w:lang w:val="en-US"/>
        </w:rPr>
      </w:pPr>
      <w:r w:rsidRPr="00CF4DB1">
        <w:rPr>
          <w:color w:val="FF0000"/>
          <w:lang w:val="en-US"/>
        </w:rPr>
        <w:t>%Sample input:</w:t>
      </w:r>
      <w:r>
        <w:rPr>
          <w:color w:val="FF0000"/>
          <w:lang w:val="en-US"/>
        </w:rPr>
        <w:t xml:space="preserve"> </w:t>
      </w:r>
      <w:r>
        <w:rPr>
          <w:lang w:val="en-US"/>
        </w:rPr>
        <w:t>sub-ADPRC0001</w:t>
      </w:r>
      <w:r w:rsidR="00CD5B29">
        <w:rPr>
          <w:lang w:val="en-US"/>
        </w:rPr>
        <w:t>F0</w:t>
      </w:r>
      <w:r>
        <w:rPr>
          <w:lang w:val="en-US"/>
        </w:rPr>
        <w:t>_</w:t>
      </w:r>
      <w:r w:rsidR="001F564A" w:rsidRPr="001F564A">
        <w:rPr>
          <w:lang w:val="en-US"/>
        </w:rPr>
        <w:t xml:space="preserve">task-rest_run-1_space-MNI152NLin6Asym_boldref.nii.gz </w:t>
      </w:r>
      <w:r w:rsidRPr="00CF4DB1">
        <w:rPr>
          <w:i/>
          <w:iCs/>
          <w:color w:val="FF0000"/>
          <w:lang w:val="en-US"/>
        </w:rPr>
        <w:t xml:space="preserve">(preprocessed </w:t>
      </w:r>
      <w:r w:rsidR="00D32782">
        <w:rPr>
          <w:i/>
          <w:iCs/>
          <w:color w:val="FF0000"/>
          <w:lang w:val="en-US"/>
        </w:rPr>
        <w:t xml:space="preserve">MNI </w:t>
      </w:r>
      <w:r w:rsidRPr="00CF4DB1">
        <w:rPr>
          <w:i/>
          <w:iCs/>
          <w:color w:val="FF0000"/>
          <w:lang w:val="en-US"/>
        </w:rPr>
        <w:t xml:space="preserve">BOLD </w:t>
      </w:r>
      <w:proofErr w:type="spellStart"/>
      <w:r w:rsidRPr="00CF4DB1">
        <w:rPr>
          <w:i/>
          <w:iCs/>
          <w:color w:val="FF0000"/>
          <w:lang w:val="en-US"/>
        </w:rPr>
        <w:t>fmri</w:t>
      </w:r>
      <w:proofErr w:type="spellEnd"/>
      <w:r w:rsidRPr="00CF4DB1">
        <w:rPr>
          <w:i/>
          <w:iCs/>
          <w:color w:val="FF0000"/>
          <w:lang w:val="en-US"/>
        </w:rPr>
        <w:t xml:space="preserve"> </w:t>
      </w:r>
      <w:r w:rsidR="00D32782">
        <w:rPr>
          <w:i/>
          <w:iCs/>
          <w:color w:val="FF0000"/>
          <w:lang w:val="en-US"/>
        </w:rPr>
        <w:t xml:space="preserve">reference </w:t>
      </w:r>
      <w:r w:rsidRPr="00CF4DB1">
        <w:rPr>
          <w:i/>
          <w:iCs/>
          <w:color w:val="FF0000"/>
          <w:lang w:val="en-US"/>
        </w:rPr>
        <w:t>image)</w:t>
      </w:r>
      <w:r>
        <w:rPr>
          <w:lang w:val="en-US"/>
        </w:rPr>
        <w:t xml:space="preserve"> </w:t>
      </w:r>
      <w:r w:rsidRPr="00CF4DB1">
        <w:rPr>
          <w:i/>
          <w:iCs/>
          <w:color w:val="FF0000"/>
          <w:lang w:val="en-US"/>
        </w:rPr>
        <w:t>&amp;</w:t>
      </w:r>
      <w:r>
        <w:rPr>
          <w:lang w:val="en-US"/>
        </w:rPr>
        <w:t xml:space="preserve"> ref_b0_sub-ADPRC0001</w:t>
      </w:r>
      <w:r w:rsidR="00CD5B29">
        <w:rPr>
          <w:lang w:val="en-US"/>
        </w:rPr>
        <w:t>F0</w:t>
      </w:r>
      <w:r>
        <w:rPr>
          <w:lang w:val="en-US"/>
        </w:rPr>
        <w:t xml:space="preserve">.nii </w:t>
      </w:r>
      <w:r w:rsidRPr="00CF4DB1">
        <w:rPr>
          <w:i/>
          <w:iCs/>
          <w:color w:val="FF0000"/>
          <w:lang w:val="en-US"/>
        </w:rPr>
        <w:t xml:space="preserve">(reference </w:t>
      </w:r>
      <w:proofErr w:type="spellStart"/>
      <w:r w:rsidRPr="00CF4DB1">
        <w:rPr>
          <w:i/>
          <w:iCs/>
          <w:color w:val="FF0000"/>
          <w:lang w:val="en-US"/>
        </w:rPr>
        <w:t>dwi</w:t>
      </w:r>
      <w:proofErr w:type="spellEnd"/>
      <w:r w:rsidRPr="00CF4DB1">
        <w:rPr>
          <w:i/>
          <w:iCs/>
          <w:color w:val="FF0000"/>
          <w:lang w:val="en-US"/>
        </w:rPr>
        <w:t xml:space="preserve"> B0 image – 1 vol)</w:t>
      </w:r>
      <w:r w:rsidRPr="00CF4DB1">
        <w:rPr>
          <w:color w:val="FF0000"/>
          <w:lang w:val="en-US"/>
        </w:rPr>
        <w:t xml:space="preserve"> </w:t>
      </w:r>
    </w:p>
    <w:p w14:paraId="09DB8C2D" w14:textId="18C97608" w:rsidR="00CF4DB1" w:rsidRDefault="00CF4DB1" w:rsidP="00CF4DB1">
      <w:pPr>
        <w:ind w:left="720"/>
        <w:rPr>
          <w:color w:val="FF66FF"/>
          <w:lang w:val="en-US"/>
        </w:rPr>
      </w:pPr>
      <w:r w:rsidRPr="00CF4DB1">
        <w:rPr>
          <w:color w:val="FF66FF"/>
          <w:lang w:val="en-US"/>
        </w:rPr>
        <w:t xml:space="preserve">Command: </w:t>
      </w:r>
      <w:r w:rsidRPr="00CF4DB1">
        <w:rPr>
          <w:color w:val="FF66FF"/>
          <w:lang w:val="en-US"/>
        </w:rPr>
        <w:tab/>
      </w:r>
      <w:r w:rsidRPr="00CF4DB1">
        <w:rPr>
          <w:color w:val="FF66FF"/>
          <w:lang w:val="en-US"/>
        </w:rPr>
        <w:tab/>
      </w:r>
      <w:r>
        <w:rPr>
          <w:color w:val="FF66FF"/>
          <w:lang w:val="en-US"/>
        </w:rPr>
        <w:t>flirt</w:t>
      </w:r>
    </w:p>
    <w:p w14:paraId="03C1D518" w14:textId="4C1A9CFF" w:rsidR="00CF4DB1" w:rsidRDefault="00CF4DB1" w:rsidP="00CF4DB1">
      <w:pPr>
        <w:ind w:left="720"/>
        <w:rPr>
          <w:color w:val="92D050"/>
          <w:lang w:val="en-US"/>
        </w:rPr>
      </w:pPr>
      <w:r w:rsidRPr="00CF4DB1">
        <w:rPr>
          <w:color w:val="92D050"/>
          <w:lang w:val="en-US"/>
        </w:rPr>
        <w:t xml:space="preserve">%Sample output: </w:t>
      </w:r>
      <w:r>
        <w:rPr>
          <w:lang w:val="en-US"/>
        </w:rPr>
        <w:t>flirt_bold_sub-ADPRC0001</w:t>
      </w:r>
      <w:r w:rsidR="00CD5B29">
        <w:rPr>
          <w:lang w:val="en-US"/>
        </w:rPr>
        <w:t>F0</w:t>
      </w:r>
      <w:r>
        <w:rPr>
          <w:lang w:val="en-US"/>
        </w:rPr>
        <w:t>.nii</w:t>
      </w:r>
      <w:r w:rsidR="00AB485D">
        <w:rPr>
          <w:lang w:val="en-US"/>
        </w:rPr>
        <w:t>.gz</w:t>
      </w:r>
      <w:r>
        <w:rPr>
          <w:lang w:val="en-US"/>
        </w:rPr>
        <w:t xml:space="preserve"> </w:t>
      </w:r>
      <w:r w:rsidRPr="00CF4DB1">
        <w:rPr>
          <w:color w:val="92D050"/>
          <w:lang w:val="en-US"/>
        </w:rPr>
        <w:t>(</w:t>
      </w:r>
      <w:r w:rsidRPr="00CF4DB1">
        <w:rPr>
          <w:i/>
          <w:iCs/>
          <w:color w:val="92D050"/>
          <w:lang w:val="en-US"/>
        </w:rPr>
        <w:t>image</w:t>
      </w:r>
      <w:r w:rsidRPr="00CF4DB1">
        <w:rPr>
          <w:color w:val="92D050"/>
          <w:lang w:val="en-US"/>
        </w:rPr>
        <w:t xml:space="preserve">) </w:t>
      </w:r>
      <w:r w:rsidRPr="00427E3D">
        <w:rPr>
          <w:i/>
          <w:iCs/>
          <w:color w:val="92D050"/>
          <w:lang w:val="en-US"/>
        </w:rPr>
        <w:t>&amp;</w:t>
      </w:r>
      <w:r w:rsidRPr="00CF4DB1">
        <w:rPr>
          <w:color w:val="92D050"/>
          <w:lang w:val="en-US"/>
        </w:rPr>
        <w:t xml:space="preserve"> </w:t>
      </w:r>
      <w:r>
        <w:rPr>
          <w:lang w:val="en-US"/>
        </w:rPr>
        <w:t>bold2b0_sub-ADPRC0001</w:t>
      </w:r>
      <w:r w:rsidR="00CD5B29">
        <w:rPr>
          <w:lang w:val="en-US"/>
        </w:rPr>
        <w:t>F0</w:t>
      </w:r>
      <w:r>
        <w:rPr>
          <w:lang w:val="en-US"/>
        </w:rPr>
        <w:t xml:space="preserve">.mat </w:t>
      </w:r>
      <w:r w:rsidRPr="00CF4DB1">
        <w:rPr>
          <w:color w:val="92D050"/>
          <w:lang w:val="en-US"/>
        </w:rPr>
        <w:t>(</w:t>
      </w:r>
      <w:proofErr w:type="spellStart"/>
      <w:r w:rsidRPr="00CF4DB1">
        <w:rPr>
          <w:i/>
          <w:iCs/>
          <w:color w:val="92D050"/>
          <w:lang w:val="en-US"/>
        </w:rPr>
        <w:t>martrix</w:t>
      </w:r>
      <w:proofErr w:type="spellEnd"/>
      <w:r w:rsidRPr="00CF4DB1">
        <w:rPr>
          <w:color w:val="92D050"/>
          <w:lang w:val="en-US"/>
        </w:rPr>
        <w:t>)</w:t>
      </w:r>
    </w:p>
    <w:p w14:paraId="105AC451" w14:textId="77777777" w:rsidR="00A57DD9" w:rsidRPr="00CF4DB1" w:rsidRDefault="00A57DD9" w:rsidP="00CF4DB1">
      <w:pPr>
        <w:ind w:left="720"/>
        <w:rPr>
          <w:lang w:val="en-US"/>
        </w:rPr>
      </w:pPr>
    </w:p>
    <w:p w14:paraId="191D72DA" w14:textId="30226100" w:rsidR="00CF4DB1" w:rsidRPr="00427E3D" w:rsidRDefault="00427E3D" w:rsidP="00427E3D">
      <w:pPr>
        <w:spacing w:line="256" w:lineRule="auto"/>
        <w:ind w:left="720"/>
      </w:pPr>
      <w:r>
        <w:lastRenderedPageBreak/>
        <w:t xml:space="preserve">* note that the </w:t>
      </w:r>
      <w:proofErr w:type="spellStart"/>
      <w:r>
        <w:t>flirt_bold</w:t>
      </w:r>
      <w:proofErr w:type="spellEnd"/>
      <w:r>
        <w:t xml:space="preserve"> output image will not be used as input for </w:t>
      </w:r>
      <w:proofErr w:type="spellStart"/>
      <w:r>
        <w:t>tckfdc</w:t>
      </w:r>
      <w:proofErr w:type="spellEnd"/>
      <w:r>
        <w:t xml:space="preserve">, but it is only being used here to generate the transformation matrix in order </w:t>
      </w:r>
      <w:proofErr w:type="spellStart"/>
      <w:r w:rsidRPr="00427E3D">
        <w:rPr>
          <w:i/>
          <w:iCs/>
        </w:rPr>
        <w:t>coregister</w:t>
      </w:r>
      <w:proofErr w:type="spellEnd"/>
      <w:r>
        <w:t xml:space="preserve"> the </w:t>
      </w:r>
      <w:proofErr w:type="spellStart"/>
      <w:r>
        <w:t>dwi</w:t>
      </w:r>
      <w:proofErr w:type="spellEnd"/>
      <w:r>
        <w:t xml:space="preserve"> and </w:t>
      </w:r>
      <w:proofErr w:type="spellStart"/>
      <w:r>
        <w:t>fmri</w:t>
      </w:r>
      <w:proofErr w:type="spellEnd"/>
      <w:r>
        <w:t xml:space="preserve"> images together. </w:t>
      </w:r>
    </w:p>
    <w:p w14:paraId="14B0F79C" w14:textId="256D7612" w:rsidR="00CF4DB1" w:rsidRDefault="00A57DD9" w:rsidP="00CF4DB1">
      <w:pPr>
        <w:pStyle w:val="ListParagraph"/>
        <w:spacing w:line="256" w:lineRule="auto"/>
      </w:pPr>
      <w:r>
        <w:rPr>
          <w:noProof/>
        </w:rPr>
        <w:drawing>
          <wp:inline distT="0" distB="0" distL="0" distR="0" wp14:anchorId="73574D01" wp14:editId="77320F9A">
            <wp:extent cx="5457825" cy="278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57825" cy="2781300"/>
                    </a:xfrm>
                    <a:prstGeom prst="rect">
                      <a:avLst/>
                    </a:prstGeom>
                  </pic:spPr>
                </pic:pic>
              </a:graphicData>
            </a:graphic>
          </wp:inline>
        </w:drawing>
      </w:r>
    </w:p>
    <w:p w14:paraId="2F6E78C7" w14:textId="20B54ABE" w:rsidR="00A57DD9" w:rsidRDefault="00A57DD9" w:rsidP="00CF4DB1">
      <w:pPr>
        <w:pStyle w:val="ListParagraph"/>
        <w:spacing w:line="256" w:lineRule="auto"/>
      </w:pPr>
      <w:r>
        <w:t xml:space="preserve">fMRI BOLD and reference b0 </w:t>
      </w:r>
      <w:proofErr w:type="spellStart"/>
      <w:r>
        <w:t>dwi</w:t>
      </w:r>
      <w:proofErr w:type="spellEnd"/>
      <w:r>
        <w:t xml:space="preserve"> transformation matrix. </w:t>
      </w:r>
    </w:p>
    <w:p w14:paraId="218E939F" w14:textId="75C211D3" w:rsidR="00A57DD9" w:rsidRDefault="00A57DD9" w:rsidP="00CF4DB1">
      <w:pPr>
        <w:pStyle w:val="ListParagraph"/>
        <w:spacing w:line="256" w:lineRule="auto"/>
      </w:pPr>
    </w:p>
    <w:p w14:paraId="3132CE67" w14:textId="0F2D6266" w:rsidR="00A57DD9" w:rsidRDefault="00933837" w:rsidP="00CF4DB1">
      <w:pPr>
        <w:pStyle w:val="ListParagraph"/>
        <w:spacing w:line="256" w:lineRule="auto"/>
      </w:pPr>
      <w:r>
        <w:rPr>
          <w:noProof/>
        </w:rPr>
        <w:drawing>
          <wp:inline distT="0" distB="0" distL="0" distR="0" wp14:anchorId="27C678A2" wp14:editId="071A1893">
            <wp:extent cx="5731510" cy="15601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560195"/>
                    </a:xfrm>
                    <a:prstGeom prst="rect">
                      <a:avLst/>
                    </a:prstGeom>
                  </pic:spPr>
                </pic:pic>
              </a:graphicData>
            </a:graphic>
          </wp:inline>
        </w:drawing>
      </w:r>
    </w:p>
    <w:p w14:paraId="5B248FDC" w14:textId="58AD11DA" w:rsidR="00933837" w:rsidRDefault="00933837" w:rsidP="00CF4DB1">
      <w:pPr>
        <w:pStyle w:val="ListParagraph"/>
        <w:spacing w:line="256" w:lineRule="auto"/>
      </w:pPr>
      <w:r>
        <w:t>This is the flirt_bold_sub-ADPRC0001</w:t>
      </w:r>
      <w:r w:rsidR="00CD5B29">
        <w:rPr>
          <w:lang w:val="en-US"/>
        </w:rPr>
        <w:t>F0</w:t>
      </w:r>
      <w:r>
        <w:t>.nii</w:t>
      </w:r>
      <w:r w:rsidR="00C303C8">
        <w:t>.gz</w:t>
      </w:r>
      <w:r>
        <w:t xml:space="preserve"> file – the combination of the </w:t>
      </w:r>
      <w:proofErr w:type="spellStart"/>
      <w:r>
        <w:t>fmri</w:t>
      </w:r>
      <w:proofErr w:type="spellEnd"/>
      <w:r>
        <w:t xml:space="preserve"> BOLD with the reference b0 diffusion image. This image is only used to generate the matrix</w:t>
      </w:r>
      <w:r w:rsidR="00C747F7">
        <w:t>,</w:t>
      </w:r>
      <w:r>
        <w:t xml:space="preserve"> </w:t>
      </w:r>
      <w:r w:rsidR="00C747F7">
        <w:t xml:space="preserve">as shown </w:t>
      </w:r>
      <w:r>
        <w:t>above</w:t>
      </w:r>
      <w:r w:rsidR="00C747F7">
        <w:t>, and for the subsequent steps</w:t>
      </w:r>
      <w:r>
        <w:t xml:space="preserve">. </w:t>
      </w:r>
    </w:p>
    <w:p w14:paraId="7BF93AF9" w14:textId="139A35C9" w:rsidR="00A57DD9" w:rsidRDefault="00A57DD9" w:rsidP="00CF4DB1">
      <w:pPr>
        <w:pStyle w:val="ListParagraph"/>
        <w:spacing w:line="256" w:lineRule="auto"/>
      </w:pPr>
    </w:p>
    <w:p w14:paraId="1E0E2541" w14:textId="1FB80229" w:rsidR="00B072EB" w:rsidRDefault="00B072EB" w:rsidP="00CF4DB1">
      <w:pPr>
        <w:pStyle w:val="ListParagraph"/>
        <w:spacing w:line="256" w:lineRule="auto"/>
      </w:pPr>
    </w:p>
    <w:p w14:paraId="692C017E" w14:textId="59A78194" w:rsidR="00B072EB" w:rsidRPr="00B072EB" w:rsidRDefault="00B072EB" w:rsidP="00B072EB">
      <w:pPr>
        <w:pStyle w:val="ListParagraph"/>
        <w:numPr>
          <w:ilvl w:val="0"/>
          <w:numId w:val="4"/>
        </w:numPr>
        <w:rPr>
          <w:b/>
          <w:bCs/>
        </w:rPr>
      </w:pPr>
      <w:r w:rsidRPr="00B072EB">
        <w:rPr>
          <w:b/>
          <w:bCs/>
        </w:rPr>
        <w:t>Generate the co-registered image (co-registered BOLD-</w:t>
      </w:r>
      <w:proofErr w:type="spellStart"/>
      <w:r w:rsidRPr="00B072EB">
        <w:rPr>
          <w:b/>
          <w:bCs/>
        </w:rPr>
        <w:t>dwi</w:t>
      </w:r>
      <w:proofErr w:type="spellEnd"/>
      <w:r w:rsidRPr="00B072EB">
        <w:rPr>
          <w:b/>
          <w:bCs/>
        </w:rPr>
        <w:t xml:space="preserve"> image)</w:t>
      </w:r>
    </w:p>
    <w:p w14:paraId="7137A6AC" w14:textId="7F45054F" w:rsidR="00B072EB" w:rsidRDefault="00493EE3" w:rsidP="00CF4DB1">
      <w:pPr>
        <w:pStyle w:val="ListParagraph"/>
        <w:spacing w:line="256" w:lineRule="auto"/>
      </w:pPr>
      <w:r>
        <w:t xml:space="preserve">Create the co-registered image by applying the transformation matrix (generated from the prior step) to the BOLD </w:t>
      </w:r>
      <w:proofErr w:type="spellStart"/>
      <w:r>
        <w:t>fmri</w:t>
      </w:r>
      <w:proofErr w:type="spellEnd"/>
      <w:r>
        <w:t xml:space="preserve"> and </w:t>
      </w:r>
      <w:proofErr w:type="spellStart"/>
      <w:r>
        <w:t>dwi</w:t>
      </w:r>
      <w:proofErr w:type="spellEnd"/>
      <w:r>
        <w:t xml:space="preserve"> reference b0 images together. </w:t>
      </w:r>
    </w:p>
    <w:p w14:paraId="15E9A73B" w14:textId="3FC13BE7" w:rsidR="00493EE3" w:rsidRDefault="00493EE3" w:rsidP="00CF4DB1">
      <w:pPr>
        <w:pStyle w:val="ListParagraph"/>
        <w:spacing w:line="256" w:lineRule="auto"/>
      </w:pPr>
    </w:p>
    <w:p w14:paraId="57FFA5A2" w14:textId="29411966" w:rsidR="00A8226B" w:rsidRPr="00CF4DB1" w:rsidRDefault="00A8226B" w:rsidP="00A8226B">
      <w:pPr>
        <w:ind w:left="720"/>
        <w:rPr>
          <w:lang w:val="en-US"/>
        </w:rPr>
      </w:pPr>
      <w:r w:rsidRPr="00CF4DB1">
        <w:rPr>
          <w:color w:val="FF0000"/>
          <w:lang w:val="en-US"/>
        </w:rPr>
        <w:t>%Sample input:</w:t>
      </w:r>
      <w:r>
        <w:rPr>
          <w:color w:val="FF0000"/>
          <w:lang w:val="en-US"/>
        </w:rPr>
        <w:t xml:space="preserve"> </w:t>
      </w:r>
      <w:r>
        <w:rPr>
          <w:lang w:val="en-US"/>
        </w:rPr>
        <w:t>sub-ADPRC0001</w:t>
      </w:r>
      <w:r w:rsidR="00CD5B29">
        <w:rPr>
          <w:lang w:val="en-US"/>
        </w:rPr>
        <w:t>F0</w:t>
      </w:r>
      <w:r>
        <w:rPr>
          <w:lang w:val="en-US"/>
        </w:rPr>
        <w:t>_task-rest_run</w:t>
      </w:r>
      <w:r w:rsidR="00BC635E">
        <w:rPr>
          <w:lang w:val="en-US"/>
        </w:rPr>
        <w:t>-1</w:t>
      </w:r>
      <w:r>
        <w:rPr>
          <w:lang w:val="en-US"/>
        </w:rPr>
        <w:t>_</w:t>
      </w:r>
      <w:r w:rsidR="000F387E">
        <w:rPr>
          <w:lang w:val="en-US"/>
        </w:rPr>
        <w:t>space-MNI152NLin6Asym_desc-smoothAROMAnonaggr_</w:t>
      </w:r>
      <w:r w:rsidR="00BC635E">
        <w:rPr>
          <w:lang w:val="en-US"/>
        </w:rPr>
        <w:t>bold</w:t>
      </w:r>
      <w:r w:rsidR="000F387E">
        <w:rPr>
          <w:lang w:val="en-US"/>
        </w:rPr>
        <w:t>_NR</w:t>
      </w:r>
      <w:r>
        <w:rPr>
          <w:lang w:val="en-US"/>
        </w:rPr>
        <w:t xml:space="preserve">.nii.gz </w:t>
      </w:r>
      <w:r w:rsidRPr="00CF4DB1">
        <w:rPr>
          <w:i/>
          <w:iCs/>
          <w:color w:val="FF0000"/>
          <w:lang w:val="en-US"/>
        </w:rPr>
        <w:t xml:space="preserve">(preprocessed </w:t>
      </w:r>
      <w:r w:rsidR="000F387E">
        <w:rPr>
          <w:i/>
          <w:iCs/>
          <w:color w:val="FF0000"/>
          <w:lang w:val="en-US"/>
        </w:rPr>
        <w:t xml:space="preserve">+ nuisance removed, MNI </w:t>
      </w:r>
      <w:r w:rsidRPr="00CF4DB1">
        <w:rPr>
          <w:i/>
          <w:iCs/>
          <w:color w:val="FF0000"/>
          <w:lang w:val="en-US"/>
        </w:rPr>
        <w:t xml:space="preserve">BOLD </w:t>
      </w:r>
      <w:proofErr w:type="spellStart"/>
      <w:r w:rsidRPr="00CF4DB1">
        <w:rPr>
          <w:i/>
          <w:iCs/>
          <w:color w:val="FF0000"/>
          <w:lang w:val="en-US"/>
        </w:rPr>
        <w:t>fmri</w:t>
      </w:r>
      <w:proofErr w:type="spellEnd"/>
      <w:r w:rsidRPr="00CF4DB1">
        <w:rPr>
          <w:i/>
          <w:iCs/>
          <w:color w:val="FF0000"/>
          <w:lang w:val="en-US"/>
        </w:rPr>
        <w:t xml:space="preserve"> image)</w:t>
      </w:r>
      <w:r w:rsidR="008D6115">
        <w:rPr>
          <w:i/>
          <w:iCs/>
          <w:color w:val="FF0000"/>
          <w:lang w:val="en-US"/>
        </w:rPr>
        <w:t xml:space="preserve">, </w:t>
      </w:r>
      <w:r w:rsidR="008D6115">
        <w:rPr>
          <w:lang w:val="en-US"/>
        </w:rPr>
        <w:t>bold2b0_sub-ADPRC0001</w:t>
      </w:r>
      <w:r w:rsidR="00CD5B29">
        <w:rPr>
          <w:lang w:val="en-US"/>
        </w:rPr>
        <w:t>F0</w:t>
      </w:r>
      <w:r w:rsidR="008D6115">
        <w:rPr>
          <w:lang w:val="en-US"/>
        </w:rPr>
        <w:t xml:space="preserve">.mat </w:t>
      </w:r>
      <w:r w:rsidR="008D6115" w:rsidRPr="008D6115">
        <w:rPr>
          <w:i/>
          <w:iCs/>
          <w:color w:val="FF0000"/>
          <w:lang w:val="en-US"/>
        </w:rPr>
        <w:t>(transformation matrix)</w:t>
      </w:r>
      <w:r w:rsidR="008D6115">
        <w:rPr>
          <w:i/>
          <w:iCs/>
          <w:color w:val="FF0000"/>
          <w:lang w:val="en-US"/>
        </w:rPr>
        <w:t>,</w:t>
      </w:r>
      <w:r w:rsidRPr="008D6115">
        <w:rPr>
          <w:i/>
          <w:iCs/>
          <w:color w:val="FF0000"/>
          <w:lang w:val="en-US"/>
        </w:rPr>
        <w:t xml:space="preserve"> </w:t>
      </w:r>
      <w:r w:rsidRPr="00CF4DB1">
        <w:rPr>
          <w:i/>
          <w:iCs/>
          <w:color w:val="FF0000"/>
          <w:lang w:val="en-US"/>
        </w:rPr>
        <w:t>&amp;</w:t>
      </w:r>
      <w:r>
        <w:rPr>
          <w:lang w:val="en-US"/>
        </w:rPr>
        <w:t xml:space="preserve"> ref_b0_sub-ADPRC0001</w:t>
      </w:r>
      <w:r w:rsidR="00CD5B29">
        <w:rPr>
          <w:lang w:val="en-US"/>
        </w:rPr>
        <w:t>F0</w:t>
      </w:r>
      <w:r>
        <w:rPr>
          <w:lang w:val="en-US"/>
        </w:rPr>
        <w:t xml:space="preserve">.nii </w:t>
      </w:r>
      <w:r w:rsidRPr="00CF4DB1">
        <w:rPr>
          <w:i/>
          <w:iCs/>
          <w:color w:val="FF0000"/>
          <w:lang w:val="en-US"/>
        </w:rPr>
        <w:t xml:space="preserve">(reference </w:t>
      </w:r>
      <w:proofErr w:type="spellStart"/>
      <w:r w:rsidRPr="00CF4DB1">
        <w:rPr>
          <w:i/>
          <w:iCs/>
          <w:color w:val="FF0000"/>
          <w:lang w:val="en-US"/>
        </w:rPr>
        <w:t>dwi</w:t>
      </w:r>
      <w:proofErr w:type="spellEnd"/>
      <w:r w:rsidRPr="00CF4DB1">
        <w:rPr>
          <w:i/>
          <w:iCs/>
          <w:color w:val="FF0000"/>
          <w:lang w:val="en-US"/>
        </w:rPr>
        <w:t xml:space="preserve"> B0 image – 1 vol)</w:t>
      </w:r>
      <w:r w:rsidRPr="00CF4DB1">
        <w:rPr>
          <w:color w:val="FF0000"/>
          <w:lang w:val="en-US"/>
        </w:rPr>
        <w:t xml:space="preserve"> </w:t>
      </w:r>
    </w:p>
    <w:p w14:paraId="05820FD2" w14:textId="77777777" w:rsidR="00A8226B" w:rsidRDefault="00A8226B" w:rsidP="00A8226B">
      <w:pPr>
        <w:ind w:left="720"/>
        <w:rPr>
          <w:color w:val="FF66FF"/>
          <w:lang w:val="en-US"/>
        </w:rPr>
      </w:pPr>
      <w:r w:rsidRPr="00CF4DB1">
        <w:rPr>
          <w:color w:val="FF66FF"/>
          <w:lang w:val="en-US"/>
        </w:rPr>
        <w:t xml:space="preserve">Command: </w:t>
      </w:r>
      <w:r w:rsidRPr="00CF4DB1">
        <w:rPr>
          <w:color w:val="FF66FF"/>
          <w:lang w:val="en-US"/>
        </w:rPr>
        <w:tab/>
      </w:r>
      <w:r w:rsidRPr="00CF4DB1">
        <w:rPr>
          <w:color w:val="FF66FF"/>
          <w:lang w:val="en-US"/>
        </w:rPr>
        <w:tab/>
      </w:r>
      <w:r>
        <w:rPr>
          <w:color w:val="FF66FF"/>
          <w:lang w:val="en-US"/>
        </w:rPr>
        <w:t>flirt</w:t>
      </w:r>
    </w:p>
    <w:p w14:paraId="69A5A834" w14:textId="3EACC00C" w:rsidR="00A8226B" w:rsidRDefault="00A8226B" w:rsidP="00A8226B">
      <w:pPr>
        <w:ind w:left="720"/>
        <w:rPr>
          <w:color w:val="92D050"/>
          <w:lang w:val="en-US"/>
        </w:rPr>
      </w:pPr>
      <w:r w:rsidRPr="00CF4DB1">
        <w:rPr>
          <w:color w:val="92D050"/>
          <w:lang w:val="en-US"/>
        </w:rPr>
        <w:t xml:space="preserve">%Sample output: </w:t>
      </w:r>
      <w:r w:rsidR="00E14DC6">
        <w:rPr>
          <w:lang w:val="en-US"/>
        </w:rPr>
        <w:t>bold_coreg</w:t>
      </w:r>
      <w:r>
        <w:rPr>
          <w:lang w:val="en-US"/>
        </w:rPr>
        <w:t>_sub-ADPRC0001</w:t>
      </w:r>
      <w:r w:rsidR="00CD5B29">
        <w:rPr>
          <w:lang w:val="en-US"/>
        </w:rPr>
        <w:t>F0</w:t>
      </w:r>
      <w:r>
        <w:rPr>
          <w:lang w:val="en-US"/>
        </w:rPr>
        <w:t>.nii</w:t>
      </w:r>
      <w:r w:rsidR="00AB485D">
        <w:rPr>
          <w:lang w:val="en-US"/>
        </w:rPr>
        <w:t>.gz</w:t>
      </w:r>
      <w:r>
        <w:rPr>
          <w:lang w:val="en-US"/>
        </w:rPr>
        <w:t xml:space="preserve"> </w:t>
      </w:r>
      <w:r w:rsidRPr="00CF4DB1">
        <w:rPr>
          <w:color w:val="92D050"/>
          <w:lang w:val="en-US"/>
        </w:rPr>
        <w:t>(</w:t>
      </w:r>
      <w:proofErr w:type="spellStart"/>
      <w:r w:rsidR="00E14DC6">
        <w:rPr>
          <w:i/>
          <w:iCs/>
          <w:color w:val="92D050"/>
          <w:lang w:val="en-US"/>
        </w:rPr>
        <w:t>coregistered</w:t>
      </w:r>
      <w:proofErr w:type="spellEnd"/>
      <w:r w:rsidR="00E14DC6">
        <w:rPr>
          <w:i/>
          <w:iCs/>
          <w:color w:val="92D050"/>
          <w:lang w:val="en-US"/>
        </w:rPr>
        <w:t xml:space="preserve"> BOLD </w:t>
      </w:r>
      <w:proofErr w:type="spellStart"/>
      <w:r w:rsidR="00E14DC6">
        <w:rPr>
          <w:i/>
          <w:iCs/>
          <w:color w:val="92D050"/>
          <w:lang w:val="en-US"/>
        </w:rPr>
        <w:t>fmri</w:t>
      </w:r>
      <w:proofErr w:type="spellEnd"/>
      <w:r w:rsidR="00E14DC6">
        <w:rPr>
          <w:i/>
          <w:iCs/>
          <w:color w:val="92D050"/>
          <w:lang w:val="en-US"/>
        </w:rPr>
        <w:t xml:space="preserve"> + </w:t>
      </w:r>
      <w:proofErr w:type="spellStart"/>
      <w:r w:rsidR="00E14DC6">
        <w:rPr>
          <w:i/>
          <w:iCs/>
          <w:color w:val="92D050"/>
          <w:lang w:val="en-US"/>
        </w:rPr>
        <w:t>dwi</w:t>
      </w:r>
      <w:proofErr w:type="spellEnd"/>
      <w:r w:rsidR="00E14DC6">
        <w:rPr>
          <w:i/>
          <w:iCs/>
          <w:color w:val="92D050"/>
          <w:lang w:val="en-US"/>
        </w:rPr>
        <w:t xml:space="preserve"> image</w:t>
      </w:r>
      <w:r w:rsidRPr="00CF4DB1">
        <w:rPr>
          <w:color w:val="92D050"/>
          <w:lang w:val="en-US"/>
        </w:rPr>
        <w:t>)</w:t>
      </w:r>
    </w:p>
    <w:p w14:paraId="7323F2F8" w14:textId="12ACE587" w:rsidR="00493EE3" w:rsidRDefault="00493EE3" w:rsidP="00CF4DB1">
      <w:pPr>
        <w:pStyle w:val="ListParagraph"/>
        <w:spacing w:line="256" w:lineRule="auto"/>
      </w:pPr>
    </w:p>
    <w:p w14:paraId="0DEE38B3" w14:textId="58964973" w:rsidR="00C747F7" w:rsidRDefault="00C747F7" w:rsidP="00CF4DB1">
      <w:pPr>
        <w:pStyle w:val="ListParagraph"/>
        <w:spacing w:line="256" w:lineRule="auto"/>
      </w:pPr>
      <w:r>
        <w:rPr>
          <w:noProof/>
        </w:rPr>
        <w:lastRenderedPageBreak/>
        <w:drawing>
          <wp:inline distT="0" distB="0" distL="0" distR="0" wp14:anchorId="188CAB2E" wp14:editId="68EE083C">
            <wp:extent cx="5731510" cy="17576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1757680"/>
                    </a:xfrm>
                    <a:prstGeom prst="rect">
                      <a:avLst/>
                    </a:prstGeom>
                  </pic:spPr>
                </pic:pic>
              </a:graphicData>
            </a:graphic>
          </wp:inline>
        </w:drawing>
      </w:r>
    </w:p>
    <w:p w14:paraId="41EEEE1F" w14:textId="25B78FD6" w:rsidR="00C747F7" w:rsidRDefault="00C747F7" w:rsidP="00C747F7">
      <w:pPr>
        <w:pStyle w:val="ListParagraph"/>
        <w:spacing w:line="256" w:lineRule="auto"/>
      </w:pPr>
      <w:r>
        <w:t>This is the bold_coreg_sub-ADPRC0001</w:t>
      </w:r>
      <w:r w:rsidR="00CD5B29">
        <w:rPr>
          <w:lang w:val="en-US"/>
        </w:rPr>
        <w:t>F0</w:t>
      </w:r>
      <w:r>
        <w:t>.nii</w:t>
      </w:r>
      <w:r w:rsidR="00C303C8">
        <w:t>.gz</w:t>
      </w:r>
      <w:r>
        <w:t xml:space="preserve"> file – the </w:t>
      </w:r>
      <w:proofErr w:type="spellStart"/>
      <w:r>
        <w:t>coregistered</w:t>
      </w:r>
      <w:proofErr w:type="spellEnd"/>
      <w:r>
        <w:t xml:space="preserve"> combination of the </w:t>
      </w:r>
      <w:proofErr w:type="spellStart"/>
      <w:r>
        <w:t>fmri</w:t>
      </w:r>
      <w:proofErr w:type="spellEnd"/>
      <w:r>
        <w:t xml:space="preserve"> BOLD with the reference b0 diffusion image. Looks like this image is bias field corrected, compared to the prior image.</w:t>
      </w:r>
    </w:p>
    <w:p w14:paraId="6CB6788F" w14:textId="77777777" w:rsidR="00C747F7" w:rsidRDefault="00C747F7" w:rsidP="00CF4DB1">
      <w:pPr>
        <w:pStyle w:val="ListParagraph"/>
        <w:spacing w:line="256" w:lineRule="auto"/>
      </w:pPr>
    </w:p>
    <w:p w14:paraId="5F6249EF" w14:textId="57806739" w:rsidR="0060490D" w:rsidRPr="0060490D" w:rsidRDefault="0060490D" w:rsidP="0060490D">
      <w:pPr>
        <w:pStyle w:val="ListParagraph"/>
        <w:numPr>
          <w:ilvl w:val="0"/>
          <w:numId w:val="4"/>
        </w:numPr>
        <w:rPr>
          <w:b/>
          <w:bCs/>
        </w:rPr>
      </w:pPr>
      <w:r w:rsidRPr="0060490D">
        <w:rPr>
          <w:b/>
          <w:bCs/>
        </w:rPr>
        <w:t>Convert the co-registered BOLD-</w:t>
      </w:r>
      <w:proofErr w:type="spellStart"/>
      <w:r w:rsidRPr="0060490D">
        <w:rPr>
          <w:b/>
          <w:bCs/>
        </w:rPr>
        <w:t>dwi</w:t>
      </w:r>
      <w:proofErr w:type="spellEnd"/>
      <w:r w:rsidRPr="0060490D">
        <w:rPr>
          <w:b/>
          <w:bCs/>
        </w:rPr>
        <w:t xml:space="preserve"> </w:t>
      </w:r>
      <w:proofErr w:type="spellStart"/>
      <w:r w:rsidRPr="0060490D">
        <w:rPr>
          <w:b/>
          <w:bCs/>
        </w:rPr>
        <w:t>nifti</w:t>
      </w:r>
      <w:proofErr w:type="spellEnd"/>
      <w:r w:rsidRPr="0060490D">
        <w:rPr>
          <w:b/>
          <w:bCs/>
        </w:rPr>
        <w:t xml:space="preserve"> to .</w:t>
      </w:r>
      <w:proofErr w:type="spellStart"/>
      <w:r w:rsidRPr="0060490D">
        <w:rPr>
          <w:b/>
          <w:bCs/>
        </w:rPr>
        <w:t>mif</w:t>
      </w:r>
      <w:proofErr w:type="spellEnd"/>
      <w:r w:rsidRPr="0060490D">
        <w:rPr>
          <w:b/>
          <w:bCs/>
        </w:rPr>
        <w:t xml:space="preserve"> file</w:t>
      </w:r>
    </w:p>
    <w:p w14:paraId="5F4A9C0E" w14:textId="77777777" w:rsidR="00AB485D" w:rsidRDefault="00AB485D" w:rsidP="00AB485D">
      <w:pPr>
        <w:pStyle w:val="ListParagraph"/>
        <w:ind w:left="1080"/>
        <w:rPr>
          <w:color w:val="FF0000"/>
          <w:lang w:val="en-US"/>
        </w:rPr>
      </w:pPr>
    </w:p>
    <w:p w14:paraId="1F631C66" w14:textId="12EF1645" w:rsidR="00AB485D" w:rsidRPr="00AB485D" w:rsidRDefault="00AB485D" w:rsidP="00AB485D">
      <w:pPr>
        <w:pStyle w:val="ListParagraph"/>
        <w:ind w:left="1080"/>
        <w:rPr>
          <w:lang w:val="en-US"/>
        </w:rPr>
      </w:pPr>
      <w:r w:rsidRPr="00AB485D">
        <w:rPr>
          <w:color w:val="FF0000"/>
          <w:lang w:val="en-US"/>
        </w:rPr>
        <w:t xml:space="preserve">%Sample input: </w:t>
      </w:r>
      <w:r w:rsidRPr="00AB485D">
        <w:rPr>
          <w:lang w:val="en-US"/>
        </w:rPr>
        <w:t>bold_coreg_sub-ADPRC0001</w:t>
      </w:r>
      <w:r w:rsidR="0050469A">
        <w:rPr>
          <w:lang w:val="en-US"/>
        </w:rPr>
        <w:t>F0</w:t>
      </w:r>
      <w:r w:rsidRPr="00AB485D">
        <w:rPr>
          <w:lang w:val="en-US"/>
        </w:rPr>
        <w:t>.nii</w:t>
      </w:r>
      <w:r>
        <w:rPr>
          <w:lang w:val="en-US"/>
        </w:rPr>
        <w:t>.gz</w:t>
      </w:r>
      <w:r w:rsidRPr="00AB485D">
        <w:rPr>
          <w:lang w:val="en-US"/>
        </w:rPr>
        <w:t xml:space="preserve"> </w:t>
      </w:r>
      <w:r w:rsidRPr="00AB485D">
        <w:rPr>
          <w:i/>
          <w:iCs/>
          <w:color w:val="FF0000"/>
          <w:lang w:val="en-US"/>
        </w:rPr>
        <w:t>(</w:t>
      </w:r>
      <w:proofErr w:type="spellStart"/>
      <w:r w:rsidR="0047613F" w:rsidRPr="0047613F">
        <w:rPr>
          <w:i/>
          <w:iCs/>
          <w:color w:val="FF0000"/>
          <w:lang w:val="en-US"/>
        </w:rPr>
        <w:t>coregistered</w:t>
      </w:r>
      <w:proofErr w:type="spellEnd"/>
      <w:r w:rsidR="0047613F" w:rsidRPr="0047613F">
        <w:rPr>
          <w:i/>
          <w:iCs/>
          <w:color w:val="FF0000"/>
          <w:lang w:val="en-US"/>
        </w:rPr>
        <w:t xml:space="preserve"> BOLD </w:t>
      </w:r>
      <w:proofErr w:type="spellStart"/>
      <w:r w:rsidR="0047613F" w:rsidRPr="0047613F">
        <w:rPr>
          <w:i/>
          <w:iCs/>
          <w:color w:val="FF0000"/>
          <w:lang w:val="en-US"/>
        </w:rPr>
        <w:t>fmri</w:t>
      </w:r>
      <w:proofErr w:type="spellEnd"/>
      <w:r w:rsidR="0047613F" w:rsidRPr="0047613F">
        <w:rPr>
          <w:i/>
          <w:iCs/>
          <w:color w:val="FF0000"/>
          <w:lang w:val="en-US"/>
        </w:rPr>
        <w:t xml:space="preserve"> + </w:t>
      </w:r>
      <w:proofErr w:type="spellStart"/>
      <w:r w:rsidR="0047613F" w:rsidRPr="0047613F">
        <w:rPr>
          <w:i/>
          <w:iCs/>
          <w:color w:val="FF0000"/>
          <w:lang w:val="en-US"/>
        </w:rPr>
        <w:t>dwi</w:t>
      </w:r>
      <w:proofErr w:type="spellEnd"/>
      <w:r w:rsidR="0047613F" w:rsidRPr="0047613F">
        <w:rPr>
          <w:i/>
          <w:iCs/>
          <w:color w:val="FF0000"/>
          <w:lang w:val="en-US"/>
        </w:rPr>
        <w:t xml:space="preserve"> image</w:t>
      </w:r>
      <w:r w:rsidRPr="00AB485D">
        <w:rPr>
          <w:i/>
          <w:iCs/>
          <w:color w:val="FF0000"/>
          <w:lang w:val="en-US"/>
        </w:rPr>
        <w:t>)</w:t>
      </w:r>
      <w:r w:rsidRPr="00AB485D">
        <w:rPr>
          <w:lang w:val="en-US"/>
        </w:rPr>
        <w:t xml:space="preserve"> </w:t>
      </w:r>
    </w:p>
    <w:p w14:paraId="7344D084" w14:textId="77777777" w:rsidR="00AB485D" w:rsidRDefault="00AB485D" w:rsidP="00AB485D">
      <w:pPr>
        <w:pStyle w:val="ListParagraph"/>
        <w:ind w:left="1080"/>
        <w:rPr>
          <w:color w:val="FF66FF"/>
          <w:lang w:val="en-US"/>
        </w:rPr>
      </w:pPr>
    </w:p>
    <w:p w14:paraId="384537AB" w14:textId="13FD283A" w:rsidR="00AB485D" w:rsidRPr="00AB485D" w:rsidRDefault="00AB485D" w:rsidP="00AB485D">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convert</w:t>
      </w:r>
      <w:proofErr w:type="spellEnd"/>
    </w:p>
    <w:p w14:paraId="5034BFDE" w14:textId="77777777" w:rsidR="00AB485D" w:rsidRDefault="00AB485D" w:rsidP="00AB485D">
      <w:pPr>
        <w:pStyle w:val="ListParagraph"/>
        <w:ind w:left="1080"/>
        <w:rPr>
          <w:color w:val="92D050"/>
          <w:lang w:val="en-US"/>
        </w:rPr>
      </w:pPr>
    </w:p>
    <w:p w14:paraId="752858E0" w14:textId="2DC2F878" w:rsidR="001D06FA" w:rsidRPr="001D06FA" w:rsidRDefault="00AB485D" w:rsidP="001D06FA">
      <w:pPr>
        <w:pStyle w:val="ListParagraph"/>
        <w:ind w:left="1080"/>
        <w:rPr>
          <w:color w:val="92D050"/>
          <w:lang w:val="en-US"/>
        </w:rPr>
      </w:pPr>
      <w:r w:rsidRPr="00AB485D">
        <w:rPr>
          <w:color w:val="92D050"/>
          <w:lang w:val="en-US"/>
        </w:rPr>
        <w:t>%Sample output</w:t>
      </w:r>
      <w:r w:rsidR="0047613F" w:rsidRPr="0047613F">
        <w:rPr>
          <w:lang w:val="en-US"/>
        </w:rPr>
        <w:t xml:space="preserve"> </w:t>
      </w:r>
      <w:r w:rsidR="0047613F" w:rsidRPr="00AB485D">
        <w:rPr>
          <w:lang w:val="en-US"/>
        </w:rPr>
        <w:t>bold_coreg_sub-ADPRC0001</w:t>
      </w:r>
      <w:r w:rsidR="0050469A">
        <w:rPr>
          <w:lang w:val="en-US"/>
        </w:rPr>
        <w:t>F0</w:t>
      </w:r>
      <w:r w:rsidR="0047613F" w:rsidRPr="00AB485D">
        <w:rPr>
          <w:lang w:val="en-US"/>
        </w:rPr>
        <w:t>.</w:t>
      </w:r>
      <w:r w:rsidR="0047613F">
        <w:rPr>
          <w:lang w:val="en-US"/>
        </w:rPr>
        <w:t>mif</w:t>
      </w:r>
      <w:r w:rsidR="0047613F" w:rsidRPr="00AB485D">
        <w:rPr>
          <w:lang w:val="en-US"/>
        </w:rPr>
        <w:t xml:space="preserve"> </w:t>
      </w:r>
      <w:r w:rsidRPr="0047613F">
        <w:rPr>
          <w:i/>
          <w:iCs/>
          <w:color w:val="92D050"/>
          <w:lang w:val="en-US"/>
        </w:rPr>
        <w:t>(</w:t>
      </w:r>
      <w:r w:rsidR="0047613F" w:rsidRPr="0047613F">
        <w:rPr>
          <w:i/>
          <w:iCs/>
          <w:color w:val="92D050"/>
          <w:lang w:val="en-US"/>
        </w:rPr>
        <w:t>.</w:t>
      </w:r>
      <w:proofErr w:type="spellStart"/>
      <w:r w:rsidR="0047613F" w:rsidRPr="0047613F">
        <w:rPr>
          <w:i/>
          <w:iCs/>
          <w:color w:val="92D050"/>
          <w:lang w:val="en-US"/>
        </w:rPr>
        <w:t>mif</w:t>
      </w:r>
      <w:proofErr w:type="spellEnd"/>
      <w:r w:rsidR="0047613F" w:rsidRPr="0047613F">
        <w:rPr>
          <w:i/>
          <w:iCs/>
          <w:color w:val="92D050"/>
          <w:lang w:val="en-US"/>
        </w:rPr>
        <w:t xml:space="preserve"> format)</w:t>
      </w:r>
      <w:r w:rsidR="0047613F">
        <w:rPr>
          <w:color w:val="92D050"/>
          <w:lang w:val="en-US"/>
        </w:rPr>
        <w:t xml:space="preserve"> </w:t>
      </w:r>
    </w:p>
    <w:p w14:paraId="5A1E143B" w14:textId="77777777" w:rsidR="00AB485D" w:rsidRDefault="00AB485D" w:rsidP="00E63876">
      <w:pPr>
        <w:pStyle w:val="ListParagraph"/>
        <w:spacing w:line="256" w:lineRule="auto"/>
      </w:pPr>
    </w:p>
    <w:p w14:paraId="07C25DC5" w14:textId="75C38072" w:rsidR="00F86296" w:rsidRPr="00F86296" w:rsidRDefault="00933837" w:rsidP="00E63876">
      <w:pPr>
        <w:pStyle w:val="ListParagraph"/>
        <w:spacing w:line="256" w:lineRule="auto"/>
        <w:rPr>
          <w:sz w:val="18"/>
          <w:szCs w:val="18"/>
          <w:lang w:val="en-US"/>
        </w:rPr>
      </w:pPr>
      <w:r>
        <w:rPr>
          <w:lang w:val="en-US"/>
        </w:rPr>
        <w:t>M</w:t>
      </w:r>
      <w:r w:rsidR="00F86296">
        <w:rPr>
          <w:lang w:val="en-US"/>
        </w:rPr>
        <w:t xml:space="preserve">ore </w:t>
      </w:r>
      <w:r>
        <w:rPr>
          <w:lang w:val="en-US"/>
        </w:rPr>
        <w:t xml:space="preserve">information </w:t>
      </w:r>
      <w:r w:rsidR="00F86296">
        <w:rPr>
          <w:lang w:val="en-US"/>
        </w:rPr>
        <w:t xml:space="preserve">about the co-registration between the fMRI BOLD and </w:t>
      </w:r>
      <w:proofErr w:type="spellStart"/>
      <w:r w:rsidR="00F86296">
        <w:rPr>
          <w:lang w:val="en-US"/>
        </w:rPr>
        <w:t>dwi</w:t>
      </w:r>
      <w:proofErr w:type="spellEnd"/>
      <w:r w:rsidR="00F86296">
        <w:rPr>
          <w:lang w:val="en-US"/>
        </w:rPr>
        <w:t xml:space="preserve">: </w:t>
      </w:r>
      <w:hyperlink r:id="rId22" w:history="1">
        <w:r w:rsidR="00EA11DF" w:rsidRPr="00CD031B">
          <w:rPr>
            <w:rStyle w:val="Hyperlink"/>
            <w:sz w:val="18"/>
            <w:szCs w:val="18"/>
            <w:lang w:val="en-US"/>
          </w:rPr>
          <w:t>https://community.mrtrix.org/t/tckdfc-question/2522</w:t>
        </w:r>
      </w:hyperlink>
    </w:p>
    <w:p w14:paraId="207826E3" w14:textId="77777777" w:rsidR="006225AB" w:rsidRDefault="006225AB"/>
    <w:p w14:paraId="618DAE38" w14:textId="75993019" w:rsidR="00143EDC" w:rsidRPr="00143EDC" w:rsidRDefault="00143EDC" w:rsidP="00143EDC">
      <w:pPr>
        <w:pStyle w:val="ListParagraph"/>
        <w:numPr>
          <w:ilvl w:val="0"/>
          <w:numId w:val="2"/>
        </w:numPr>
        <w:rPr>
          <w:b/>
          <w:bCs/>
          <w:sz w:val="28"/>
          <w:szCs w:val="28"/>
        </w:rPr>
      </w:pPr>
      <w:r w:rsidRPr="00143EDC">
        <w:rPr>
          <w:b/>
          <w:bCs/>
          <w:sz w:val="28"/>
          <w:szCs w:val="28"/>
        </w:rPr>
        <w:t xml:space="preserve">Warp individual track files to group </w:t>
      </w:r>
      <w:r w:rsidR="00F342B9">
        <w:rPr>
          <w:b/>
          <w:bCs/>
          <w:sz w:val="28"/>
          <w:szCs w:val="28"/>
        </w:rPr>
        <w:t xml:space="preserve">FOD </w:t>
      </w:r>
      <w:r w:rsidRPr="00143EDC">
        <w:rPr>
          <w:b/>
          <w:bCs/>
          <w:sz w:val="28"/>
          <w:szCs w:val="28"/>
        </w:rPr>
        <w:t>template</w:t>
      </w:r>
    </w:p>
    <w:p w14:paraId="24CB9A06" w14:textId="1A8910A2" w:rsidR="00143EDC" w:rsidRPr="00133727" w:rsidRDefault="00133727" w:rsidP="00143EDC">
      <w:pPr>
        <w:pStyle w:val="ListParagraph"/>
      </w:pPr>
      <w:r>
        <w:t xml:space="preserve">Individual </w:t>
      </w:r>
      <w:proofErr w:type="spellStart"/>
      <w:r>
        <w:t>tractograms</w:t>
      </w:r>
      <w:proofErr w:type="spellEnd"/>
      <w:r>
        <w:t xml:space="preserve"> must be normalised to a template (</w:t>
      </w:r>
      <w:proofErr w:type="spellStart"/>
      <w:r>
        <w:t>wmfod_template</w:t>
      </w:r>
      <w:proofErr w:type="spellEnd"/>
      <w:r>
        <w:t xml:space="preserve">) using warps computed by symmetric diffeomorphic non-linear registration of the FODs obtained from CSD </w:t>
      </w:r>
      <w:r>
        <w:fldChar w:fldCharType="begin" w:fldLock="1"/>
      </w:r>
      <w:r>
        <w:instrText>ADDIN CSL_CITATION {"citationItems":[{"id":"ITEM-1","itemData":{"DOI":"10.1016/j.neuroimage.2011.02.014","ISSN":"10538119","PMID":"21316463","abstract":"Registration of diffusion-weighted images is an important step in comparing white matter fibre bundles across subjects, or in the same subject at different time points. Using diffusion-weighted imaging, Spherical Deconvolution enables multiple fibre populations within a voxel to be resolved by computing the fibre orientation distribution (FOD). In this paper, we present a novel method that employs FODs for the registration of diffusion-weighted images. Registration was performed by optimising a symmetric diffeomorphic non-linear transformation model, using image metrics based on the mean squared difference, and cross-correlation of the FOD spherical harmonic coefficients. The proposed method was validated by recovering known displacement fields using FODs represented with maximum harmonic degrees (lmax) of 2, 4 and 6. Results demonstrate a benefit in using FODs at lmax=4 compared to lmax=2. However, a decrease in registration accuracy was observed when lmax=6 was used; this was likely caused by noise in higher harmonic degrees. We compared our proposed method to fractional anisotropy driven registration using an identical code base and parameters. FOD registration was observed to perform significantly better than FA in all experiments. The cross-correlation metric performed significantly better than the mean squared difference. Finally, we demonstrated the utility of this method by computing an unbiased group average FOD template that was used for probabilistic fibre tractography. This work suggests that using crossing fibre information aids in the alignment of white matter and could therefore benefit several methods for investigating population differences in white matter, including voxel based analysis, tensor based morphometry, atlas based segmentation and labelling, and group average fibre tractography. © 2010.","author":[{"dropping-particle":"","family":"Raffelt","given":"David","non-dropping-particle":"","parse-names":false,"suffix":""},{"dropping-particle":"","family":"Tournier","given":"J. Donald","non-dropping-particle":"","parse-names":false,"suffix":""},{"dropping-particle":"","family":"Fripp","given":"Jurgen","non-dropping-particle":"","parse-names":false,"suffix":""},{"dropping-particle":"","family":"Crozier","given":"Stuart","non-dropping-particle":"","parse-names":false,"suffix":""},{"dropping-particle":"","family":"Connelly","given":"Alan","non-dropping-particle":"","parse-names":false,"suffix":""},{"dropping-particle":"","family":"Salvado","given":"Olivier","non-dropping-particle":"","parse-names":false,"suffix":""}],"container-title":"NeuroImage","id":"ITEM-1","issue":"3","issued":{"date-parts":[["2011"]]},"page":"1171-1180","publisher":"Elsevier B.V.","title":"Symmetric diffeomorphic registration of fibre orientation distributions","type":"article-journal","volume":"56"},"uris":["http://www.mendeley.com/documents/?uuid=5e477887-90f0-4159-9c91-5983db286a8f"]}],"mendeley":{"formattedCitation":"(Raffelt et al., 2011)","plainTextFormattedCitation":"(Raffelt et al., 2011)"},"properties":{"noteIndex":0},"schema":"https://github.com/citation-style-language/schema/raw/master/csl-citation.json"}</w:instrText>
      </w:r>
      <w:r>
        <w:fldChar w:fldCharType="separate"/>
      </w:r>
      <w:r w:rsidRPr="00133727">
        <w:rPr>
          <w:noProof/>
        </w:rPr>
        <w:t>(Raffelt et al., 2011)</w:t>
      </w:r>
      <w:r>
        <w:fldChar w:fldCharType="end"/>
      </w:r>
      <w:r>
        <w:t>.</w:t>
      </w:r>
      <w:r w:rsidR="00345D5B">
        <w:t xml:space="preserve"> TDI maps can then be calculated from the normalised </w:t>
      </w:r>
      <w:proofErr w:type="spellStart"/>
      <w:r w:rsidR="00345D5B">
        <w:t>tractograms</w:t>
      </w:r>
      <w:proofErr w:type="spellEnd"/>
      <w:r w:rsidR="00345D5B">
        <w:t xml:space="preserve">. </w:t>
      </w:r>
    </w:p>
    <w:p w14:paraId="31E08B95" w14:textId="5056BB58" w:rsidR="00143EDC" w:rsidRPr="004D1A53" w:rsidRDefault="00143EDC" w:rsidP="00143EDC">
      <w:pPr>
        <w:pStyle w:val="ListParagraph"/>
        <w:numPr>
          <w:ilvl w:val="0"/>
          <w:numId w:val="20"/>
        </w:numPr>
        <w:rPr>
          <w:b/>
          <w:bCs/>
          <w:sz w:val="28"/>
          <w:szCs w:val="28"/>
        </w:rPr>
      </w:pPr>
      <w:r>
        <w:rPr>
          <w:b/>
          <w:bCs/>
        </w:rPr>
        <w:t xml:space="preserve">Use the </w:t>
      </w:r>
      <w:proofErr w:type="spellStart"/>
      <w:r>
        <w:rPr>
          <w:b/>
          <w:bCs/>
        </w:rPr>
        <w:t>wmfod</w:t>
      </w:r>
      <w:proofErr w:type="spellEnd"/>
      <w:r>
        <w:rPr>
          <w:b/>
          <w:bCs/>
        </w:rPr>
        <w:t xml:space="preserve"> group template generated from CSD pipeline</w:t>
      </w:r>
    </w:p>
    <w:p w14:paraId="0E579DD6" w14:textId="77777777" w:rsidR="00143EDC" w:rsidRDefault="00143EDC" w:rsidP="00143EDC">
      <w:pPr>
        <w:pStyle w:val="ListParagraph"/>
        <w:ind w:left="1080"/>
        <w:rPr>
          <w:b/>
          <w:bCs/>
          <w:sz w:val="28"/>
          <w:szCs w:val="28"/>
        </w:rPr>
      </w:pPr>
    </w:p>
    <w:p w14:paraId="524ED1E3" w14:textId="77777777" w:rsidR="00143EDC" w:rsidRDefault="00143EDC" w:rsidP="00143EDC">
      <w:pPr>
        <w:pStyle w:val="ListParagraph"/>
        <w:numPr>
          <w:ilvl w:val="0"/>
          <w:numId w:val="20"/>
        </w:numPr>
        <w:rPr>
          <w:b/>
          <w:bCs/>
        </w:rPr>
      </w:pPr>
      <w:r>
        <w:rPr>
          <w:b/>
          <w:bCs/>
        </w:rPr>
        <w:t xml:space="preserve">Normalise individual </w:t>
      </w:r>
      <w:proofErr w:type="spellStart"/>
      <w:r>
        <w:rPr>
          <w:b/>
          <w:bCs/>
        </w:rPr>
        <w:t>tractograms</w:t>
      </w:r>
      <w:proofErr w:type="spellEnd"/>
      <w:r>
        <w:rPr>
          <w:b/>
          <w:bCs/>
        </w:rPr>
        <w:t xml:space="preserve"> to </w:t>
      </w:r>
      <w:proofErr w:type="spellStart"/>
      <w:r>
        <w:rPr>
          <w:b/>
          <w:bCs/>
        </w:rPr>
        <w:t>wmfod</w:t>
      </w:r>
      <w:proofErr w:type="spellEnd"/>
      <w:r>
        <w:rPr>
          <w:b/>
          <w:bCs/>
        </w:rPr>
        <w:t xml:space="preserve"> group template using FOD warps obtained from CSD</w:t>
      </w:r>
    </w:p>
    <w:p w14:paraId="34D6E5AE" w14:textId="77777777" w:rsidR="00143EDC" w:rsidRPr="004D1A53" w:rsidRDefault="00143EDC" w:rsidP="00143EDC">
      <w:pPr>
        <w:pStyle w:val="ListParagraph"/>
        <w:rPr>
          <w:b/>
          <w:bCs/>
        </w:rPr>
      </w:pPr>
    </w:p>
    <w:p w14:paraId="3336137C" w14:textId="77777777" w:rsidR="00143EDC" w:rsidRDefault="00143EDC" w:rsidP="00143EDC">
      <w:pPr>
        <w:pStyle w:val="ListParagraph"/>
        <w:ind w:left="1080"/>
        <w:rPr>
          <w:color w:val="FF66FF"/>
          <w:lang w:val="en-US"/>
        </w:rPr>
      </w:pPr>
      <w:r w:rsidRPr="00AB485D">
        <w:rPr>
          <w:color w:val="FF66FF"/>
          <w:lang w:val="en-US"/>
        </w:rPr>
        <w:t xml:space="preserve">Command: </w:t>
      </w:r>
      <w:r w:rsidRPr="00AB485D">
        <w:rPr>
          <w:color w:val="FF66FF"/>
          <w:lang w:val="en-US"/>
        </w:rPr>
        <w:tab/>
      </w:r>
      <w:r>
        <w:rPr>
          <w:color w:val="FF66FF"/>
          <w:lang w:val="en-US"/>
        </w:rPr>
        <w:tab/>
      </w:r>
      <w:proofErr w:type="spellStart"/>
      <w:r>
        <w:rPr>
          <w:color w:val="FF66FF"/>
          <w:lang w:val="en-US"/>
        </w:rPr>
        <w:t>mrregister</w:t>
      </w:r>
      <w:proofErr w:type="spellEnd"/>
      <w:r>
        <w:rPr>
          <w:color w:val="FF66FF"/>
          <w:lang w:val="en-US"/>
        </w:rPr>
        <w:t xml:space="preserve"> -</w:t>
      </w:r>
      <w:proofErr w:type="spellStart"/>
      <w:r>
        <w:rPr>
          <w:color w:val="FF66FF"/>
          <w:lang w:val="en-US"/>
        </w:rPr>
        <w:t>nl_warp_full</w:t>
      </w:r>
      <w:proofErr w:type="spellEnd"/>
    </w:p>
    <w:p w14:paraId="3C965CA1" w14:textId="77777777" w:rsidR="00143EDC" w:rsidRDefault="00143EDC" w:rsidP="00143EDC">
      <w:pPr>
        <w:pStyle w:val="ListParagraph"/>
        <w:ind w:left="108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warpconvert</w:t>
      </w:r>
      <w:proofErr w:type="spellEnd"/>
      <w:r>
        <w:rPr>
          <w:color w:val="FF66FF"/>
          <w:lang w:val="en-US"/>
        </w:rPr>
        <w:t xml:space="preserve"> warpfull2deformation </w:t>
      </w:r>
    </w:p>
    <w:p w14:paraId="6F6C6B7F" w14:textId="77777777" w:rsidR="00143EDC" w:rsidRDefault="00143EDC" w:rsidP="00143EDC">
      <w:pPr>
        <w:pStyle w:val="ListParagraph"/>
        <w:ind w:left="2880"/>
        <w:rPr>
          <w:color w:val="FF66FF"/>
          <w:lang w:val="en-US"/>
        </w:rPr>
      </w:pPr>
      <w:proofErr w:type="spellStart"/>
      <w:r>
        <w:rPr>
          <w:color w:val="FF66FF"/>
          <w:lang w:val="en-US"/>
        </w:rPr>
        <w:t>tcktransform</w:t>
      </w:r>
      <w:proofErr w:type="spellEnd"/>
    </w:p>
    <w:p w14:paraId="2D64CD44" w14:textId="77777777" w:rsidR="00143EDC" w:rsidRDefault="00143EDC" w:rsidP="00143EDC">
      <w:pPr>
        <w:pStyle w:val="ListParagraph"/>
        <w:ind w:left="1080"/>
        <w:rPr>
          <w:color w:val="FF66FF"/>
          <w:lang w:val="en-US"/>
        </w:rPr>
      </w:pPr>
    </w:p>
    <w:p w14:paraId="0F23735C" w14:textId="77777777" w:rsidR="00143EDC" w:rsidRDefault="00143EDC" w:rsidP="00143EDC">
      <w:pPr>
        <w:pStyle w:val="ListParagraph"/>
        <w:ind w:left="1080"/>
        <w:rPr>
          <w:lang w:val="en-US"/>
        </w:rPr>
      </w:pPr>
    </w:p>
    <w:p w14:paraId="5E0D591A" w14:textId="77777777" w:rsidR="00143EDC" w:rsidRPr="006476FE" w:rsidRDefault="00143EDC" w:rsidP="00143EDC">
      <w:pPr>
        <w:pStyle w:val="ListParagraph"/>
        <w:ind w:left="1080"/>
        <w:rPr>
          <w:sz w:val="18"/>
          <w:szCs w:val="18"/>
          <w:lang w:val="en-US"/>
        </w:rPr>
      </w:pPr>
      <w:r>
        <w:rPr>
          <w:lang w:val="en-US"/>
        </w:rPr>
        <w:t xml:space="preserve">More on warping tracks to template: </w:t>
      </w:r>
      <w:hyperlink r:id="rId23" w:history="1">
        <w:r w:rsidRPr="006476FE">
          <w:rPr>
            <w:rStyle w:val="Hyperlink"/>
            <w:sz w:val="18"/>
            <w:szCs w:val="18"/>
            <w:lang w:val="en-US"/>
          </w:rPr>
          <w:t>https://community.mrtrix.org/t/applying-warp-to-tck-file-with-tcktransform/3111</w:t>
        </w:r>
      </w:hyperlink>
    </w:p>
    <w:p w14:paraId="41201BA1" w14:textId="77777777" w:rsidR="00143EDC" w:rsidRPr="00CC2BA4" w:rsidRDefault="00143EDC" w:rsidP="00143EDC">
      <w:pPr>
        <w:pStyle w:val="ListParagraph"/>
        <w:ind w:left="1080"/>
        <w:rPr>
          <w:sz w:val="18"/>
          <w:szCs w:val="18"/>
          <w:lang w:val="en-US"/>
        </w:rPr>
      </w:pPr>
      <w:proofErr w:type="spellStart"/>
      <w:r>
        <w:rPr>
          <w:lang w:val="en-US"/>
        </w:rPr>
        <w:t>MRtrix</w:t>
      </w:r>
      <w:proofErr w:type="spellEnd"/>
      <w:r>
        <w:rPr>
          <w:lang w:val="en-US"/>
        </w:rPr>
        <w:t xml:space="preserve"> wiki page: </w:t>
      </w:r>
      <w:hyperlink r:id="rId24" w:history="1">
        <w:r w:rsidRPr="00E16423">
          <w:rPr>
            <w:rStyle w:val="Hyperlink"/>
            <w:sz w:val="18"/>
            <w:szCs w:val="18"/>
            <w:lang w:val="en-US"/>
          </w:rPr>
          <w:t>https://community.mrtrix.org/t/registration-transformation-regridding-concepts/3684</w:t>
        </w:r>
      </w:hyperlink>
      <w:r>
        <w:rPr>
          <w:sz w:val="18"/>
          <w:szCs w:val="18"/>
          <w:lang w:val="en-US"/>
        </w:rPr>
        <w:t xml:space="preserve"> </w:t>
      </w:r>
    </w:p>
    <w:p w14:paraId="07D0B985" w14:textId="77777777" w:rsidR="00143EDC" w:rsidRPr="00291455" w:rsidRDefault="00143EDC" w:rsidP="00143EDC">
      <w:pPr>
        <w:pStyle w:val="ListParagraph"/>
        <w:ind w:left="1080"/>
        <w:rPr>
          <w:lang w:val="en-US"/>
        </w:rPr>
      </w:pPr>
      <w:r>
        <w:rPr>
          <w:lang w:val="en-US"/>
        </w:rPr>
        <w:t xml:space="preserve">Example with a subject (I modeled my script from here): </w:t>
      </w:r>
      <w:hyperlink r:id="rId25" w:history="1">
        <w:r w:rsidRPr="00291455">
          <w:rPr>
            <w:rStyle w:val="Hyperlink"/>
            <w:sz w:val="18"/>
            <w:szCs w:val="18"/>
            <w:lang w:val="en-US"/>
          </w:rPr>
          <w:t>https://gist.github.com/maxpietsch/0085181a263e276139a93c3a0a1a00b5</w:t>
        </w:r>
      </w:hyperlink>
      <w:r w:rsidRPr="00291455">
        <w:rPr>
          <w:sz w:val="18"/>
          <w:szCs w:val="18"/>
          <w:lang w:val="en-US"/>
        </w:rPr>
        <w:t xml:space="preserve"> </w:t>
      </w:r>
    </w:p>
    <w:p w14:paraId="6D69E879" w14:textId="77777777" w:rsidR="00143EDC" w:rsidRPr="006476FE" w:rsidRDefault="00143EDC" w:rsidP="00143EDC">
      <w:pPr>
        <w:pStyle w:val="ListParagraph"/>
        <w:ind w:left="1080"/>
        <w:rPr>
          <w:sz w:val="18"/>
          <w:szCs w:val="18"/>
          <w:lang w:val="en-US"/>
        </w:rPr>
      </w:pPr>
      <w:r>
        <w:rPr>
          <w:lang w:val="en-US"/>
        </w:rPr>
        <w:lastRenderedPageBreak/>
        <w:t xml:space="preserve">For using warps from other packages: </w:t>
      </w:r>
      <w:hyperlink r:id="rId26" w:history="1">
        <w:r w:rsidRPr="00E16423">
          <w:rPr>
            <w:rStyle w:val="Hyperlink"/>
            <w:sz w:val="18"/>
            <w:szCs w:val="18"/>
            <w:lang w:val="en-US"/>
          </w:rPr>
          <w:t>https://community.mrtrix.org/t/registration-using-transformations-generated-from-other-packages/2259</w:t>
        </w:r>
      </w:hyperlink>
    </w:p>
    <w:p w14:paraId="57886B9D" w14:textId="13085CE6" w:rsidR="00143EDC" w:rsidRDefault="00143EDC" w:rsidP="00143EDC">
      <w:pPr>
        <w:pStyle w:val="ListParagraph"/>
        <w:rPr>
          <w:b/>
          <w:bCs/>
          <w:sz w:val="28"/>
          <w:szCs w:val="28"/>
        </w:rPr>
      </w:pPr>
    </w:p>
    <w:p w14:paraId="42E0AF9B" w14:textId="40BDB529" w:rsidR="00143EDC" w:rsidRDefault="00143EDC" w:rsidP="00143EDC">
      <w:pPr>
        <w:pStyle w:val="ListParagraph"/>
        <w:rPr>
          <w:b/>
          <w:bCs/>
          <w:sz w:val="28"/>
          <w:szCs w:val="28"/>
        </w:rPr>
      </w:pPr>
    </w:p>
    <w:p w14:paraId="48DBB64B" w14:textId="77777777" w:rsidR="00143EDC" w:rsidRDefault="00143EDC" w:rsidP="00143EDC">
      <w:pPr>
        <w:pStyle w:val="ListParagraph"/>
        <w:rPr>
          <w:b/>
          <w:bCs/>
          <w:sz w:val="28"/>
          <w:szCs w:val="28"/>
        </w:rPr>
      </w:pPr>
    </w:p>
    <w:p w14:paraId="007FA2AF" w14:textId="1F388D10" w:rsidR="006D1265" w:rsidRDefault="000F29A1" w:rsidP="006D1265">
      <w:pPr>
        <w:pStyle w:val="ListParagraph"/>
        <w:numPr>
          <w:ilvl w:val="0"/>
          <w:numId w:val="2"/>
        </w:numPr>
        <w:rPr>
          <w:b/>
          <w:bCs/>
          <w:sz w:val="28"/>
          <w:szCs w:val="28"/>
        </w:rPr>
      </w:pPr>
      <w:r w:rsidRPr="000F29A1">
        <w:rPr>
          <w:b/>
          <w:bCs/>
          <w:sz w:val="28"/>
          <w:szCs w:val="28"/>
        </w:rPr>
        <w:t>Investigate a specific network (TW-FC / TDI)</w:t>
      </w:r>
    </w:p>
    <w:p w14:paraId="68C01D8B" w14:textId="77777777" w:rsidR="006D1265" w:rsidRDefault="006D1265" w:rsidP="006D1265">
      <w:pPr>
        <w:pStyle w:val="ListParagraph"/>
      </w:pPr>
    </w:p>
    <w:p w14:paraId="1B9F2988" w14:textId="0A1F2AF8" w:rsidR="000F29A1" w:rsidRPr="006D1265" w:rsidRDefault="000F29A1" w:rsidP="006D1265">
      <w:pPr>
        <w:pStyle w:val="ListParagraph"/>
        <w:rPr>
          <w:b/>
          <w:bCs/>
          <w:sz w:val="28"/>
          <w:szCs w:val="28"/>
        </w:rPr>
      </w:pPr>
      <w:r>
        <w:t xml:space="preserve">There are two options for generating </w:t>
      </w:r>
      <w:r w:rsidR="00960A4B">
        <w:t>a</w:t>
      </w:r>
      <w:r>
        <w:t xml:space="preserve"> track-weighted</w:t>
      </w:r>
      <w:r w:rsidR="00960A4B">
        <w:t xml:space="preserve"> image – either the track-weighted functional connectivity (TW-FC) image or the track-weighted dynamic functional connectivity</w:t>
      </w:r>
      <w:r>
        <w:t xml:space="preserve"> (TDFC) image, which are with a specific network defined or without a specific network defined (whole-brain analysis)</w:t>
      </w:r>
      <w:r w:rsidR="00960A4B">
        <w:t>, respectively</w:t>
      </w:r>
      <w:r>
        <w:t xml:space="preserve">. The functional connectivity will be relying on (aka weighted on) the white matter fibre tracts. See below for more details on this. </w:t>
      </w:r>
    </w:p>
    <w:p w14:paraId="4409081E" w14:textId="77777777" w:rsidR="000F29A1" w:rsidRDefault="000F29A1" w:rsidP="000F29A1">
      <w:r>
        <w:rPr>
          <w:noProof/>
        </w:rPr>
        <w:drawing>
          <wp:inline distT="0" distB="0" distL="0" distR="0" wp14:anchorId="133D308C" wp14:editId="2D7C338B">
            <wp:extent cx="5731510" cy="45040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504055"/>
                    </a:xfrm>
                    <a:prstGeom prst="rect">
                      <a:avLst/>
                    </a:prstGeom>
                  </pic:spPr>
                </pic:pic>
              </a:graphicData>
            </a:graphic>
          </wp:inline>
        </w:drawing>
      </w:r>
    </w:p>
    <w:p w14:paraId="29894C34" w14:textId="77777777" w:rsidR="000F29A1" w:rsidRDefault="000F29A1" w:rsidP="000F29A1">
      <w:r>
        <w:t xml:space="preserve">You are mapping the functional data into the pathways (track-weighted). In the TW-FC figure, it is showing that the higher the intensity is (i.e. brighter yellow), then there are more fibre tracts connecting between the RSN regions (in this case, the default mode network (DMN)). So then, the TW-FC (a single image) contains information for both structural and functional data. </w:t>
      </w:r>
    </w:p>
    <w:p w14:paraId="182F4E74" w14:textId="69E182D8" w:rsidR="000F29A1" w:rsidRDefault="000F29A1" w:rsidP="001844F5">
      <w:pPr>
        <w:pStyle w:val="ListParagraph"/>
      </w:pPr>
    </w:p>
    <w:p w14:paraId="0B6575FC" w14:textId="77777777" w:rsidR="000F29A1" w:rsidRPr="001844F5" w:rsidRDefault="000F29A1" w:rsidP="001844F5">
      <w:pPr>
        <w:pStyle w:val="ListParagraph"/>
      </w:pPr>
    </w:p>
    <w:p w14:paraId="30A8D4E0" w14:textId="6716CCB2" w:rsidR="00900E04" w:rsidRDefault="00900E04" w:rsidP="000F29A1">
      <w:pPr>
        <w:pStyle w:val="ListParagraph"/>
        <w:numPr>
          <w:ilvl w:val="0"/>
          <w:numId w:val="18"/>
        </w:numPr>
        <w:rPr>
          <w:b/>
          <w:bCs/>
        </w:rPr>
      </w:pPr>
      <w:r>
        <w:rPr>
          <w:b/>
          <w:bCs/>
        </w:rPr>
        <w:t xml:space="preserve">Extract Functional Connectivity (FC) maps from </w:t>
      </w:r>
      <w:r w:rsidR="00726E0C">
        <w:rPr>
          <w:b/>
          <w:bCs/>
        </w:rPr>
        <w:t>G</w:t>
      </w:r>
      <w:r>
        <w:rPr>
          <w:b/>
          <w:bCs/>
        </w:rPr>
        <w:t>roup ICA</w:t>
      </w:r>
    </w:p>
    <w:p w14:paraId="2EB1A937" w14:textId="40BA2613" w:rsidR="00900E04" w:rsidRDefault="00671A04" w:rsidP="00900E04">
      <w:pPr>
        <w:pStyle w:val="ListParagraph"/>
        <w:ind w:left="1080"/>
      </w:pPr>
      <w:r>
        <w:t xml:space="preserve">Using the output from running Group-ICA, choose your components for your interested RSN(s). Group-ICA was generated from the same number of participants per each group </w:t>
      </w:r>
      <w:r>
        <w:lastRenderedPageBreak/>
        <w:t xml:space="preserve">from DPRC participants, so that there would be no bias in the generated group-ICAs. For example, I am interested in the FPN, so I would choose IC 05: </w:t>
      </w:r>
    </w:p>
    <w:p w14:paraId="06A7A70A" w14:textId="158B37B2" w:rsidR="00671A04" w:rsidRPr="00671A04" w:rsidRDefault="00671A04" w:rsidP="00671A04">
      <w:r>
        <w:rPr>
          <w:noProof/>
        </w:rPr>
        <w:drawing>
          <wp:inline distT="0" distB="0" distL="0" distR="0" wp14:anchorId="565B4A8F" wp14:editId="0DC82804">
            <wp:extent cx="5731510" cy="3516630"/>
            <wp:effectExtent l="0" t="0" r="254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516630"/>
                    </a:xfrm>
                    <a:prstGeom prst="rect">
                      <a:avLst/>
                    </a:prstGeom>
                  </pic:spPr>
                </pic:pic>
              </a:graphicData>
            </a:graphic>
          </wp:inline>
        </w:drawing>
      </w:r>
      <w:r>
        <w:t xml:space="preserve">Independent </w:t>
      </w:r>
      <w:r w:rsidRPr="00671A04">
        <w:t>Component</w:t>
      </w:r>
      <w:r>
        <w:t xml:space="preserve"> (IC)</w:t>
      </w:r>
      <w:r w:rsidRPr="00671A04">
        <w:t xml:space="preserve"> 5 </w:t>
      </w:r>
      <w:r>
        <w:t>as</w:t>
      </w:r>
      <w:r w:rsidRPr="00671A04">
        <w:t xml:space="preserve"> the left frontoparietal network (FPN). </w:t>
      </w:r>
    </w:p>
    <w:p w14:paraId="356BECE7" w14:textId="77777777" w:rsidR="00671A04" w:rsidRDefault="00671A04" w:rsidP="00900E04">
      <w:pPr>
        <w:pStyle w:val="ListParagraph"/>
        <w:ind w:left="1080"/>
      </w:pPr>
    </w:p>
    <w:p w14:paraId="59F37F41" w14:textId="77777777" w:rsidR="00671A04" w:rsidRPr="00671A04" w:rsidRDefault="00671A04" w:rsidP="00900E04">
      <w:pPr>
        <w:pStyle w:val="ListParagraph"/>
        <w:ind w:left="1080"/>
      </w:pPr>
    </w:p>
    <w:p w14:paraId="50B8A182" w14:textId="6CDE5AE3" w:rsidR="001844F5" w:rsidRPr="00900E04" w:rsidRDefault="00900E04" w:rsidP="00D60C22">
      <w:pPr>
        <w:pStyle w:val="ListParagraph"/>
        <w:numPr>
          <w:ilvl w:val="0"/>
          <w:numId w:val="18"/>
        </w:numPr>
        <w:rPr>
          <w:color w:val="FF0000"/>
          <w:lang w:val="en-US"/>
        </w:rPr>
      </w:pPr>
      <w:r w:rsidRPr="00900E04">
        <w:rPr>
          <w:b/>
          <w:bCs/>
        </w:rPr>
        <w:t xml:space="preserve">Combine FC maps with track files for participant to create the TW-FC map </w:t>
      </w:r>
    </w:p>
    <w:p w14:paraId="3B69F771" w14:textId="77777777" w:rsidR="00900E04" w:rsidRPr="00900E04" w:rsidRDefault="00900E04" w:rsidP="00900E04">
      <w:pPr>
        <w:pStyle w:val="ListParagraph"/>
        <w:rPr>
          <w:color w:val="FF0000"/>
          <w:lang w:val="en-US"/>
        </w:rPr>
      </w:pPr>
    </w:p>
    <w:p w14:paraId="29519FBE" w14:textId="2BF92808" w:rsidR="00900E04" w:rsidRPr="00900E04" w:rsidRDefault="00900E04" w:rsidP="00B82DC8">
      <w:pPr>
        <w:pStyle w:val="ListParagraph"/>
        <w:numPr>
          <w:ilvl w:val="0"/>
          <w:numId w:val="23"/>
        </w:numPr>
        <w:rPr>
          <w:b/>
          <w:bCs/>
          <w:lang w:val="en-US"/>
        </w:rPr>
      </w:pPr>
      <w:r w:rsidRPr="00900E04">
        <w:rPr>
          <w:b/>
          <w:bCs/>
          <w:lang w:val="en-US"/>
        </w:rPr>
        <w:t xml:space="preserve">Initial TWI generation: </w:t>
      </w:r>
    </w:p>
    <w:p w14:paraId="3E87C341" w14:textId="6D9AB727" w:rsidR="001844F5" w:rsidRPr="000F0BFA" w:rsidRDefault="001844F5" w:rsidP="000F0BFA">
      <w:pPr>
        <w:pStyle w:val="ListParagraph"/>
        <w:ind w:left="1440"/>
        <w:rPr>
          <w:i/>
          <w:iCs/>
          <w:color w:val="FF0000"/>
          <w:lang w:val="en-US"/>
        </w:rPr>
      </w:pPr>
      <w:r w:rsidRPr="00AB485D">
        <w:rPr>
          <w:color w:val="FF0000"/>
          <w:lang w:val="en-US"/>
        </w:rPr>
        <w:t xml:space="preserve">%Sample input: </w:t>
      </w:r>
      <w:r w:rsidR="00F126C9">
        <w:rPr>
          <w:lang w:val="en-US"/>
        </w:rPr>
        <w:t>sift_1M</w:t>
      </w:r>
      <w:r w:rsidRPr="00AB485D">
        <w:rPr>
          <w:lang w:val="en-US"/>
        </w:rPr>
        <w:t>_</w:t>
      </w:r>
      <w:r w:rsidR="000F0BFA">
        <w:rPr>
          <w:lang w:val="en-US"/>
        </w:rPr>
        <w:t>subject_at_template_</w:t>
      </w:r>
      <w:r w:rsidRPr="00AB485D">
        <w:rPr>
          <w:lang w:val="en-US"/>
        </w:rPr>
        <w:t>sub-ADPRC0001</w:t>
      </w:r>
      <w:r>
        <w:rPr>
          <w:lang w:val="en-US"/>
        </w:rPr>
        <w:t>F0</w:t>
      </w:r>
      <w:r w:rsidRPr="00AB485D">
        <w:rPr>
          <w:lang w:val="en-US"/>
        </w:rPr>
        <w:t>.</w:t>
      </w:r>
      <w:r w:rsidR="00F126C9">
        <w:rPr>
          <w:lang w:val="en-US"/>
        </w:rPr>
        <w:t>tck</w:t>
      </w:r>
      <w:r w:rsidRPr="00AB485D">
        <w:rPr>
          <w:lang w:val="en-US"/>
        </w:rPr>
        <w:t xml:space="preserve"> </w:t>
      </w:r>
      <w:r w:rsidRPr="00AB485D">
        <w:rPr>
          <w:i/>
          <w:iCs/>
          <w:color w:val="FF0000"/>
          <w:lang w:val="en-US"/>
        </w:rPr>
        <w:t>(</w:t>
      </w:r>
      <w:r w:rsidR="00F126C9">
        <w:rPr>
          <w:i/>
          <w:iCs/>
          <w:color w:val="FF0000"/>
          <w:lang w:val="en-US"/>
        </w:rPr>
        <w:t>1 million</w:t>
      </w:r>
      <w:r w:rsidR="000F0BFA">
        <w:rPr>
          <w:i/>
          <w:iCs/>
          <w:color w:val="FF0000"/>
          <w:lang w:val="en-US"/>
        </w:rPr>
        <w:t xml:space="preserve"> ‘sifted’</w:t>
      </w:r>
      <w:r w:rsidR="00F126C9">
        <w:rPr>
          <w:i/>
          <w:iCs/>
          <w:color w:val="FF0000"/>
          <w:lang w:val="en-US"/>
        </w:rPr>
        <w:t xml:space="preserve"> tracks</w:t>
      </w:r>
      <w:r w:rsidR="009E721E">
        <w:rPr>
          <w:i/>
          <w:iCs/>
          <w:color w:val="FF0000"/>
          <w:lang w:val="en-US"/>
        </w:rPr>
        <w:t>,</w:t>
      </w:r>
      <w:r w:rsidR="00F126C9">
        <w:rPr>
          <w:i/>
          <w:iCs/>
          <w:color w:val="FF0000"/>
          <w:lang w:val="en-US"/>
        </w:rPr>
        <w:t xml:space="preserve"> which have been </w:t>
      </w:r>
      <w:r w:rsidR="000F0BFA">
        <w:rPr>
          <w:i/>
          <w:iCs/>
          <w:color w:val="FF0000"/>
          <w:lang w:val="en-US"/>
        </w:rPr>
        <w:t>aligned to MNI template</w:t>
      </w:r>
      <w:r w:rsidRPr="00AB485D">
        <w:rPr>
          <w:i/>
          <w:iCs/>
          <w:color w:val="FF0000"/>
          <w:lang w:val="en-US"/>
        </w:rPr>
        <w:t>)</w:t>
      </w:r>
      <w:r w:rsidR="009E721E">
        <w:rPr>
          <w:lang w:val="en-US"/>
        </w:rPr>
        <w:t xml:space="preserve">, </w:t>
      </w:r>
      <w:r w:rsidR="00D11266">
        <w:rPr>
          <w:lang w:val="en-US"/>
        </w:rPr>
        <w:t>sub-ADPRC0001F0_T1</w:t>
      </w:r>
      <w:r w:rsidR="004103B6">
        <w:rPr>
          <w:lang w:val="en-US"/>
        </w:rPr>
        <w:t>coreg</w:t>
      </w:r>
      <w:r w:rsidR="000F0BFA">
        <w:rPr>
          <w:lang w:val="en-US"/>
        </w:rPr>
        <w:t>-MNI</w:t>
      </w:r>
      <w:r w:rsidR="004103B6">
        <w:rPr>
          <w:lang w:val="en-US"/>
        </w:rPr>
        <w:t>.mif</w:t>
      </w:r>
      <w:r w:rsidR="00D11266">
        <w:rPr>
          <w:lang w:val="en-US"/>
        </w:rPr>
        <w:t xml:space="preserve"> </w:t>
      </w:r>
      <w:r w:rsidR="00D11266" w:rsidRPr="00D11266">
        <w:rPr>
          <w:i/>
          <w:iCs/>
          <w:color w:val="FF0000"/>
          <w:lang w:val="en-US"/>
        </w:rPr>
        <w:t>(</w:t>
      </w:r>
      <w:proofErr w:type="spellStart"/>
      <w:r w:rsidR="004103B6">
        <w:rPr>
          <w:i/>
          <w:iCs/>
          <w:color w:val="FF0000"/>
          <w:lang w:val="en-US"/>
        </w:rPr>
        <w:t>anat-dwi</w:t>
      </w:r>
      <w:proofErr w:type="spellEnd"/>
      <w:r w:rsidR="004103B6">
        <w:rPr>
          <w:i/>
          <w:iCs/>
          <w:color w:val="FF0000"/>
          <w:lang w:val="en-US"/>
        </w:rPr>
        <w:t xml:space="preserve"> </w:t>
      </w:r>
      <w:proofErr w:type="spellStart"/>
      <w:r w:rsidR="004103B6">
        <w:rPr>
          <w:i/>
          <w:iCs/>
          <w:color w:val="FF0000"/>
          <w:lang w:val="en-US"/>
        </w:rPr>
        <w:t>coreg</w:t>
      </w:r>
      <w:proofErr w:type="spellEnd"/>
      <w:r w:rsidR="004103B6">
        <w:rPr>
          <w:i/>
          <w:iCs/>
          <w:color w:val="FF0000"/>
          <w:lang w:val="en-US"/>
        </w:rPr>
        <w:t xml:space="preserve"> </w:t>
      </w:r>
      <w:r w:rsidR="00FB6167">
        <w:rPr>
          <w:i/>
          <w:iCs/>
          <w:color w:val="FF0000"/>
          <w:lang w:val="en-US"/>
        </w:rPr>
        <w:t xml:space="preserve">MNI </w:t>
      </w:r>
      <w:r w:rsidR="004103B6">
        <w:rPr>
          <w:i/>
          <w:iCs/>
          <w:color w:val="FF0000"/>
          <w:lang w:val="en-US"/>
        </w:rPr>
        <w:t>image</w:t>
      </w:r>
      <w:r w:rsidR="00D11266" w:rsidRPr="00D11266">
        <w:rPr>
          <w:i/>
          <w:iCs/>
          <w:color w:val="FF0000"/>
          <w:lang w:val="en-US"/>
        </w:rPr>
        <w:t>)</w:t>
      </w:r>
      <w:r w:rsidR="000F0BFA">
        <w:rPr>
          <w:lang w:val="en-US"/>
        </w:rPr>
        <w:t xml:space="preserve">, FC_map-IC05.mif </w:t>
      </w:r>
      <w:r w:rsidR="000F0BFA">
        <w:rPr>
          <w:color w:val="FF0000"/>
          <w:lang w:val="en-US"/>
        </w:rPr>
        <w:t>(</w:t>
      </w:r>
      <w:r w:rsidR="00FB6167">
        <w:rPr>
          <w:i/>
          <w:iCs/>
          <w:color w:val="FF0000"/>
          <w:lang w:val="en-US"/>
        </w:rPr>
        <w:t>i</w:t>
      </w:r>
      <w:r w:rsidR="000F0BFA">
        <w:rPr>
          <w:i/>
          <w:iCs/>
          <w:color w:val="FF0000"/>
          <w:lang w:val="en-US"/>
        </w:rPr>
        <w:t>ndependent component 5 (i.e. vol 5)</w:t>
      </w:r>
      <w:r w:rsidR="00671A04">
        <w:rPr>
          <w:i/>
          <w:iCs/>
          <w:color w:val="FF0000"/>
          <w:lang w:val="en-US"/>
        </w:rPr>
        <w:t xml:space="preserve"> - output</w:t>
      </w:r>
      <w:r w:rsidR="000F0BFA">
        <w:rPr>
          <w:i/>
          <w:iCs/>
          <w:color w:val="FF0000"/>
          <w:lang w:val="en-US"/>
        </w:rPr>
        <w:t xml:space="preserve"> from group ICA)</w:t>
      </w:r>
      <w:r w:rsidR="000F0BFA">
        <w:rPr>
          <w:i/>
          <w:iCs/>
          <w:color w:val="FF0000"/>
          <w:lang w:val="en-US"/>
        </w:rPr>
        <w:tab/>
      </w:r>
    </w:p>
    <w:p w14:paraId="795A77BE" w14:textId="77777777" w:rsidR="001844F5" w:rsidRDefault="001844F5" w:rsidP="001844F5">
      <w:pPr>
        <w:pStyle w:val="ListParagraph"/>
        <w:ind w:left="1080"/>
        <w:rPr>
          <w:color w:val="FF66FF"/>
          <w:lang w:val="en-US"/>
        </w:rPr>
      </w:pPr>
    </w:p>
    <w:p w14:paraId="1EB099C7" w14:textId="390BAAE4" w:rsidR="001844F5" w:rsidRPr="00AB485D" w:rsidRDefault="001844F5" w:rsidP="000F0BFA">
      <w:pPr>
        <w:pStyle w:val="ListParagraph"/>
        <w:ind w:left="1080" w:firstLine="36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tckmap</w:t>
      </w:r>
      <w:proofErr w:type="spellEnd"/>
      <w:r>
        <w:rPr>
          <w:color w:val="FF66FF"/>
          <w:lang w:val="en-US"/>
        </w:rPr>
        <w:t xml:space="preserve">  - template T1w</w:t>
      </w:r>
      <w:r w:rsidR="00900E04">
        <w:rPr>
          <w:color w:val="FF66FF"/>
          <w:lang w:val="en-US"/>
        </w:rPr>
        <w:t xml:space="preserve">-coregistered MNI </w:t>
      </w:r>
      <w:r>
        <w:rPr>
          <w:color w:val="FF66FF"/>
          <w:lang w:val="en-US"/>
        </w:rPr>
        <w:t>image</w:t>
      </w:r>
    </w:p>
    <w:p w14:paraId="7808348A" w14:textId="77777777" w:rsidR="001844F5" w:rsidRDefault="001844F5" w:rsidP="001844F5">
      <w:pPr>
        <w:pStyle w:val="ListParagraph"/>
        <w:ind w:left="1080"/>
        <w:rPr>
          <w:color w:val="92D050"/>
          <w:lang w:val="en-US"/>
        </w:rPr>
      </w:pPr>
    </w:p>
    <w:p w14:paraId="6DD49CBF" w14:textId="06E1688D" w:rsidR="001844F5" w:rsidRDefault="001844F5" w:rsidP="000F0BFA">
      <w:pPr>
        <w:pStyle w:val="ListParagraph"/>
        <w:ind w:left="1440"/>
        <w:rPr>
          <w:color w:val="92D050"/>
          <w:lang w:val="en-US"/>
        </w:rPr>
      </w:pPr>
      <w:r w:rsidRPr="00AB485D">
        <w:rPr>
          <w:color w:val="92D050"/>
          <w:lang w:val="en-US"/>
        </w:rPr>
        <w:t>%Sample output</w:t>
      </w:r>
      <w:r w:rsidRPr="0047613F">
        <w:rPr>
          <w:lang w:val="en-US"/>
        </w:rPr>
        <w:t xml:space="preserve"> </w:t>
      </w:r>
      <w:r w:rsidR="00F126C9">
        <w:rPr>
          <w:lang w:val="en-US"/>
        </w:rPr>
        <w:t>t</w:t>
      </w:r>
      <w:r w:rsidR="000F0BFA">
        <w:rPr>
          <w:lang w:val="en-US"/>
        </w:rPr>
        <w:t>emp_s</w:t>
      </w:r>
      <w:r w:rsidRPr="00AB485D">
        <w:rPr>
          <w:lang w:val="en-US"/>
        </w:rPr>
        <w:t>ub-ADPRC0001</w:t>
      </w:r>
      <w:r>
        <w:rPr>
          <w:lang w:val="en-US"/>
        </w:rPr>
        <w:t>F0</w:t>
      </w:r>
      <w:r w:rsidRPr="00AB485D">
        <w:rPr>
          <w:lang w:val="en-US"/>
        </w:rPr>
        <w:t>.</w:t>
      </w:r>
      <w:r>
        <w:rPr>
          <w:lang w:val="en-US"/>
        </w:rPr>
        <w:t>mif</w:t>
      </w:r>
      <w:r w:rsidRPr="00AB485D">
        <w:rPr>
          <w:lang w:val="en-US"/>
        </w:rPr>
        <w:t xml:space="preserve"> </w:t>
      </w:r>
      <w:r w:rsidRPr="0047613F">
        <w:rPr>
          <w:i/>
          <w:iCs/>
          <w:color w:val="92D050"/>
          <w:lang w:val="en-US"/>
        </w:rPr>
        <w:t>(</w:t>
      </w:r>
      <w:r w:rsidR="00FB6167">
        <w:rPr>
          <w:i/>
          <w:iCs/>
          <w:color w:val="92D050"/>
          <w:lang w:val="en-US"/>
        </w:rPr>
        <w:t xml:space="preserve">initial TWI generation, </w:t>
      </w:r>
      <w:r w:rsidR="000F0BFA">
        <w:rPr>
          <w:i/>
          <w:iCs/>
          <w:color w:val="92D050"/>
          <w:lang w:val="en-US"/>
        </w:rPr>
        <w:t>temporary file – used in subsequent steps</w:t>
      </w:r>
      <w:r w:rsidRPr="0047613F">
        <w:rPr>
          <w:i/>
          <w:iCs/>
          <w:color w:val="92D050"/>
          <w:lang w:val="en-US"/>
        </w:rPr>
        <w:t>)</w:t>
      </w:r>
      <w:r>
        <w:rPr>
          <w:color w:val="92D050"/>
          <w:lang w:val="en-US"/>
        </w:rPr>
        <w:t xml:space="preserve"> </w:t>
      </w:r>
    </w:p>
    <w:p w14:paraId="3E64A026" w14:textId="6ADE1689" w:rsidR="00B40C78" w:rsidRDefault="00B40C78" w:rsidP="001844F5">
      <w:pPr>
        <w:pStyle w:val="ListParagraph"/>
        <w:ind w:left="1080"/>
        <w:rPr>
          <w:color w:val="92D050"/>
          <w:lang w:val="en-US"/>
        </w:rPr>
      </w:pPr>
    </w:p>
    <w:p w14:paraId="65138645" w14:textId="08D68D79" w:rsidR="00900E04" w:rsidRDefault="00900E04" w:rsidP="00B82DC8">
      <w:pPr>
        <w:pStyle w:val="ListParagraph"/>
        <w:numPr>
          <w:ilvl w:val="0"/>
          <w:numId w:val="23"/>
        </w:numPr>
        <w:rPr>
          <w:b/>
          <w:bCs/>
          <w:lang w:val="en-US"/>
        </w:rPr>
      </w:pPr>
      <w:r>
        <w:rPr>
          <w:b/>
          <w:bCs/>
          <w:lang w:val="en-US"/>
        </w:rPr>
        <w:t xml:space="preserve">Deriving the mask (voxels with at least 5 streamlines with non-zero TW values): </w:t>
      </w:r>
    </w:p>
    <w:p w14:paraId="5798229B" w14:textId="27648F0C" w:rsidR="000F0BFA" w:rsidRPr="000F0BFA" w:rsidRDefault="000F0BFA" w:rsidP="000F0BFA">
      <w:pPr>
        <w:pStyle w:val="ListParagraph"/>
        <w:ind w:left="1440"/>
        <w:rPr>
          <w:i/>
          <w:iCs/>
          <w:color w:val="FF0000"/>
          <w:lang w:val="en-US"/>
        </w:rPr>
      </w:pPr>
      <w:r w:rsidRPr="00AB485D">
        <w:rPr>
          <w:color w:val="FF0000"/>
          <w:lang w:val="en-US"/>
        </w:rPr>
        <w:t xml:space="preserve">%Sample input: </w:t>
      </w:r>
      <w:r>
        <w:rPr>
          <w:lang w:val="en-US"/>
        </w:rPr>
        <w:t>sift_1M</w:t>
      </w:r>
      <w:r w:rsidRPr="00AB485D">
        <w:rPr>
          <w:lang w:val="en-US"/>
        </w:rPr>
        <w:t>_</w:t>
      </w:r>
      <w:r>
        <w:rPr>
          <w:lang w:val="en-US"/>
        </w:rPr>
        <w:t>subject_at_template_</w:t>
      </w:r>
      <w:r w:rsidRPr="00AB485D">
        <w:rPr>
          <w:lang w:val="en-US"/>
        </w:rPr>
        <w:t>sub-ADPRC0001</w:t>
      </w:r>
      <w:r>
        <w:rPr>
          <w:lang w:val="en-US"/>
        </w:rPr>
        <w:t>F0</w:t>
      </w:r>
      <w:r w:rsidRPr="00AB485D">
        <w:rPr>
          <w:lang w:val="en-US"/>
        </w:rPr>
        <w:t>.</w:t>
      </w:r>
      <w:r>
        <w:rPr>
          <w:lang w:val="en-US"/>
        </w:rPr>
        <w:t>tck</w:t>
      </w:r>
      <w:r w:rsidRPr="00AB485D">
        <w:rPr>
          <w:lang w:val="en-US"/>
        </w:rPr>
        <w:t xml:space="preserve"> </w:t>
      </w:r>
      <w:r w:rsidRPr="00AB485D">
        <w:rPr>
          <w:i/>
          <w:iCs/>
          <w:color w:val="FF0000"/>
          <w:lang w:val="en-US"/>
        </w:rPr>
        <w:t>(</w:t>
      </w:r>
      <w:r>
        <w:rPr>
          <w:i/>
          <w:iCs/>
          <w:color w:val="FF0000"/>
          <w:lang w:val="en-US"/>
        </w:rPr>
        <w:t>1 million ‘sifted’ tracks, which have been aligned to MNI template</w:t>
      </w:r>
      <w:r w:rsidRPr="00AB485D">
        <w:rPr>
          <w:i/>
          <w:iCs/>
          <w:color w:val="FF0000"/>
          <w:lang w:val="en-US"/>
        </w:rPr>
        <w:t>)</w:t>
      </w:r>
      <w:r>
        <w:rPr>
          <w:lang w:val="en-US"/>
        </w:rPr>
        <w:t xml:space="preserve">, </w:t>
      </w:r>
      <w:r>
        <w:rPr>
          <w:lang w:val="en-US"/>
        </w:rPr>
        <w:t>temp_sub-ADPRC0001F0</w:t>
      </w:r>
      <w:r>
        <w:rPr>
          <w:lang w:val="en-US"/>
        </w:rPr>
        <w:t xml:space="preserve">.mif </w:t>
      </w:r>
      <w:r w:rsidRPr="00D11266">
        <w:rPr>
          <w:i/>
          <w:iCs/>
          <w:color w:val="FF0000"/>
          <w:lang w:val="en-US"/>
        </w:rPr>
        <w:t>(</w:t>
      </w:r>
      <w:r w:rsidR="00FB6167">
        <w:rPr>
          <w:i/>
          <w:iCs/>
          <w:color w:val="FF0000"/>
          <w:lang w:val="en-US"/>
        </w:rPr>
        <w:t>initial TWI generation (prior output)</w:t>
      </w:r>
      <w:r w:rsidRPr="00D11266">
        <w:rPr>
          <w:i/>
          <w:iCs/>
          <w:color w:val="FF0000"/>
          <w:lang w:val="en-US"/>
        </w:rPr>
        <w:t>)</w:t>
      </w:r>
      <w:r>
        <w:rPr>
          <w:lang w:val="en-US"/>
        </w:rPr>
        <w:t xml:space="preserve">, FC_map-IC05.mif </w:t>
      </w:r>
      <w:r>
        <w:rPr>
          <w:color w:val="FF0000"/>
          <w:lang w:val="en-US"/>
        </w:rPr>
        <w:t>(</w:t>
      </w:r>
      <w:r w:rsidR="00FB6167">
        <w:rPr>
          <w:i/>
          <w:iCs/>
          <w:color w:val="FF0000"/>
          <w:lang w:val="en-US"/>
        </w:rPr>
        <w:t>i</w:t>
      </w:r>
      <w:r>
        <w:rPr>
          <w:i/>
          <w:iCs/>
          <w:color w:val="FF0000"/>
          <w:lang w:val="en-US"/>
        </w:rPr>
        <w:t>ndependent component 5 (i.e. vol 5)</w:t>
      </w:r>
      <w:r w:rsidR="00671A04">
        <w:rPr>
          <w:i/>
          <w:iCs/>
          <w:color w:val="FF0000"/>
          <w:lang w:val="en-US"/>
        </w:rPr>
        <w:t xml:space="preserve"> - output</w:t>
      </w:r>
      <w:r>
        <w:rPr>
          <w:i/>
          <w:iCs/>
          <w:color w:val="FF0000"/>
          <w:lang w:val="en-US"/>
        </w:rPr>
        <w:t xml:space="preserve"> from group ICA)</w:t>
      </w:r>
    </w:p>
    <w:p w14:paraId="02747139" w14:textId="77777777" w:rsidR="000F0BFA" w:rsidRDefault="000F0BFA" w:rsidP="000F0BFA">
      <w:pPr>
        <w:pStyle w:val="ListParagraph"/>
        <w:ind w:left="1440"/>
        <w:rPr>
          <w:color w:val="FF66FF"/>
          <w:lang w:val="en-US"/>
        </w:rPr>
      </w:pPr>
    </w:p>
    <w:p w14:paraId="4828542D" w14:textId="54B2B6DC" w:rsidR="000F0BFA" w:rsidRDefault="000F0BFA" w:rsidP="000F0BFA">
      <w:pPr>
        <w:pStyle w:val="ListParagraph"/>
        <w:ind w:left="144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tckmap</w:t>
      </w:r>
      <w:proofErr w:type="spellEnd"/>
      <w:r>
        <w:rPr>
          <w:color w:val="FF66FF"/>
          <w:lang w:val="en-US"/>
        </w:rPr>
        <w:t xml:space="preserve">  - template </w:t>
      </w:r>
      <w:proofErr w:type="spellStart"/>
      <w:r>
        <w:rPr>
          <w:color w:val="FF66FF"/>
          <w:lang w:val="en-US"/>
        </w:rPr>
        <w:t>temp.mif</w:t>
      </w:r>
      <w:proofErr w:type="spellEnd"/>
    </w:p>
    <w:p w14:paraId="671DE5DE" w14:textId="7D11708C" w:rsidR="000F0BFA" w:rsidRPr="00AB485D" w:rsidRDefault="000F0BFA" w:rsidP="000F0BFA">
      <w:pPr>
        <w:pStyle w:val="ListParagraph"/>
        <w:ind w:left="144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alc</w:t>
      </w:r>
      <w:proofErr w:type="spellEnd"/>
    </w:p>
    <w:p w14:paraId="4E320C3B" w14:textId="77777777" w:rsidR="000F0BFA" w:rsidRDefault="000F0BFA" w:rsidP="000F0BFA">
      <w:pPr>
        <w:pStyle w:val="ListParagraph"/>
        <w:ind w:left="1440"/>
        <w:rPr>
          <w:color w:val="92D050"/>
          <w:lang w:val="en-US"/>
        </w:rPr>
      </w:pPr>
    </w:p>
    <w:p w14:paraId="710C01A8" w14:textId="1E0DCF7F" w:rsidR="000F0BFA" w:rsidRDefault="000F0BFA" w:rsidP="000F0BFA">
      <w:pPr>
        <w:pStyle w:val="ListParagraph"/>
        <w:ind w:left="1440"/>
        <w:rPr>
          <w:color w:val="92D050"/>
          <w:lang w:val="en-US"/>
        </w:rPr>
      </w:pPr>
      <w:r w:rsidRPr="00AB485D">
        <w:rPr>
          <w:color w:val="92D050"/>
          <w:lang w:val="en-US"/>
        </w:rPr>
        <w:lastRenderedPageBreak/>
        <w:t>%Sample output</w:t>
      </w:r>
      <w:r w:rsidRPr="0047613F">
        <w:rPr>
          <w:lang w:val="en-US"/>
        </w:rPr>
        <w:t xml:space="preserve"> </w:t>
      </w:r>
      <w:r w:rsidR="00FB6167">
        <w:rPr>
          <w:lang w:val="en-US"/>
        </w:rPr>
        <w:t>mask</w:t>
      </w:r>
      <w:r>
        <w:rPr>
          <w:lang w:val="en-US"/>
        </w:rPr>
        <w:t>_s</w:t>
      </w:r>
      <w:r w:rsidRPr="00AB485D">
        <w:rPr>
          <w:lang w:val="en-US"/>
        </w:rPr>
        <w:t>ub-ADPRC0001</w:t>
      </w:r>
      <w:r>
        <w:rPr>
          <w:lang w:val="en-US"/>
        </w:rPr>
        <w:t>F0</w:t>
      </w:r>
      <w:r w:rsidRPr="00AB485D">
        <w:rPr>
          <w:lang w:val="en-US"/>
        </w:rPr>
        <w:t>.</w:t>
      </w:r>
      <w:r>
        <w:rPr>
          <w:lang w:val="en-US"/>
        </w:rPr>
        <w:t>mif</w:t>
      </w:r>
      <w:r w:rsidRPr="00AB485D">
        <w:rPr>
          <w:lang w:val="en-US"/>
        </w:rPr>
        <w:t xml:space="preserve"> </w:t>
      </w:r>
      <w:r w:rsidRPr="0047613F">
        <w:rPr>
          <w:i/>
          <w:iCs/>
          <w:color w:val="92D050"/>
          <w:lang w:val="en-US"/>
        </w:rPr>
        <w:t>(</w:t>
      </w:r>
      <w:r w:rsidR="00FB6167">
        <w:rPr>
          <w:i/>
          <w:iCs/>
          <w:color w:val="92D050"/>
          <w:lang w:val="en-US"/>
        </w:rPr>
        <w:t>mask of white matter tracks + fMRI RSN</w:t>
      </w:r>
      <w:r w:rsidRPr="0047613F">
        <w:rPr>
          <w:i/>
          <w:iCs/>
          <w:color w:val="92D050"/>
          <w:lang w:val="en-US"/>
        </w:rPr>
        <w:t>)</w:t>
      </w:r>
      <w:r>
        <w:rPr>
          <w:color w:val="92D050"/>
          <w:lang w:val="en-US"/>
        </w:rPr>
        <w:t xml:space="preserve"> </w:t>
      </w:r>
    </w:p>
    <w:p w14:paraId="5E2FA68E" w14:textId="65158155" w:rsidR="00900E04" w:rsidRDefault="00900E04" w:rsidP="000F0BFA">
      <w:pPr>
        <w:pStyle w:val="ListParagraph"/>
        <w:ind w:left="1440"/>
        <w:rPr>
          <w:b/>
          <w:bCs/>
          <w:lang w:val="en-US"/>
        </w:rPr>
      </w:pPr>
    </w:p>
    <w:p w14:paraId="050F7B5D" w14:textId="2A3291B5" w:rsidR="00900E04" w:rsidRPr="00900E04" w:rsidRDefault="00900E04" w:rsidP="00B82DC8">
      <w:pPr>
        <w:pStyle w:val="ListParagraph"/>
        <w:numPr>
          <w:ilvl w:val="0"/>
          <w:numId w:val="23"/>
        </w:numPr>
        <w:rPr>
          <w:b/>
          <w:bCs/>
          <w:lang w:val="en-US"/>
        </w:rPr>
      </w:pPr>
      <w:r>
        <w:rPr>
          <w:b/>
          <w:bCs/>
          <w:lang w:val="en-US"/>
        </w:rPr>
        <w:t xml:space="preserve">Apply the mask: </w:t>
      </w:r>
    </w:p>
    <w:p w14:paraId="294AB908" w14:textId="770FFD04" w:rsidR="00FB6167" w:rsidRDefault="00FB6167" w:rsidP="00FB6167">
      <w:pPr>
        <w:pStyle w:val="ListParagraph"/>
        <w:ind w:left="1440"/>
        <w:rPr>
          <w:color w:val="FF0000"/>
          <w:lang w:val="en-US"/>
        </w:rPr>
      </w:pPr>
      <w:r w:rsidRPr="00AB485D">
        <w:rPr>
          <w:color w:val="FF0000"/>
          <w:lang w:val="en-US"/>
        </w:rPr>
        <w:t xml:space="preserve">%Sample input: </w:t>
      </w:r>
      <w:r>
        <w:rPr>
          <w:lang w:val="en-US"/>
        </w:rPr>
        <w:t xml:space="preserve">temp_sub-ADPRC0001F0.mif </w:t>
      </w:r>
      <w:r w:rsidRPr="00D11266">
        <w:rPr>
          <w:i/>
          <w:iCs/>
          <w:color w:val="FF0000"/>
          <w:lang w:val="en-US"/>
        </w:rPr>
        <w:t>(</w:t>
      </w:r>
      <w:r>
        <w:rPr>
          <w:i/>
          <w:iCs/>
          <w:color w:val="FF0000"/>
          <w:lang w:val="en-US"/>
        </w:rPr>
        <w:t>initial TWI generation (prior output)</w:t>
      </w:r>
      <w:r w:rsidRPr="00D11266">
        <w:rPr>
          <w:i/>
          <w:iCs/>
          <w:color w:val="FF0000"/>
          <w:lang w:val="en-US"/>
        </w:rPr>
        <w:t>)</w:t>
      </w:r>
      <w:r>
        <w:rPr>
          <w:lang w:val="en-US"/>
        </w:rPr>
        <w:t>, mask_s</w:t>
      </w:r>
      <w:r w:rsidRPr="00AB485D">
        <w:rPr>
          <w:lang w:val="en-US"/>
        </w:rPr>
        <w:t>ub-ADPRC0001</w:t>
      </w:r>
      <w:r>
        <w:rPr>
          <w:lang w:val="en-US"/>
        </w:rPr>
        <w:t>F0</w:t>
      </w:r>
      <w:r w:rsidRPr="00AB485D">
        <w:rPr>
          <w:lang w:val="en-US"/>
        </w:rPr>
        <w:t>.</w:t>
      </w:r>
      <w:r>
        <w:rPr>
          <w:lang w:val="en-US"/>
        </w:rPr>
        <w:t>mif</w:t>
      </w:r>
      <w:r w:rsidRPr="00AB485D">
        <w:rPr>
          <w:lang w:val="en-US"/>
        </w:rPr>
        <w:t xml:space="preserve"> </w:t>
      </w:r>
      <w:r w:rsidRPr="00FB6167">
        <w:rPr>
          <w:i/>
          <w:iCs/>
          <w:color w:val="FF0000"/>
          <w:lang w:val="en-US"/>
        </w:rPr>
        <w:t>(mask of white matter tracks + fMRI RSN)</w:t>
      </w:r>
      <w:r w:rsidRPr="00FB6167">
        <w:rPr>
          <w:color w:val="FF0000"/>
          <w:lang w:val="en-US"/>
        </w:rPr>
        <w:t xml:space="preserve"> </w:t>
      </w:r>
    </w:p>
    <w:p w14:paraId="3B6A6E5A" w14:textId="77777777" w:rsidR="00FB6167" w:rsidRPr="00FB6167" w:rsidRDefault="00FB6167" w:rsidP="00FB6167">
      <w:pPr>
        <w:pStyle w:val="ListParagraph"/>
        <w:ind w:left="1440"/>
        <w:rPr>
          <w:color w:val="92D050"/>
          <w:lang w:val="en-US"/>
        </w:rPr>
      </w:pPr>
    </w:p>
    <w:p w14:paraId="214F1971" w14:textId="28D3BDEE" w:rsidR="00FB6167" w:rsidRPr="00FB6167" w:rsidRDefault="00FB6167" w:rsidP="00FB6167">
      <w:pPr>
        <w:pStyle w:val="ListParagraph"/>
        <w:ind w:left="144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calc</w:t>
      </w:r>
      <w:proofErr w:type="spellEnd"/>
    </w:p>
    <w:p w14:paraId="728FC875" w14:textId="77777777" w:rsidR="00FB6167" w:rsidRDefault="00FB6167" w:rsidP="00FB6167">
      <w:pPr>
        <w:pStyle w:val="ListParagraph"/>
        <w:ind w:left="1440"/>
        <w:rPr>
          <w:color w:val="92D050"/>
          <w:lang w:val="en-US"/>
        </w:rPr>
      </w:pPr>
    </w:p>
    <w:p w14:paraId="110A2A7E" w14:textId="45CE53D9" w:rsidR="00FB6167" w:rsidRDefault="00FB6167" w:rsidP="00FB6167">
      <w:pPr>
        <w:pStyle w:val="ListParagraph"/>
        <w:ind w:left="1440"/>
        <w:rPr>
          <w:color w:val="92D050"/>
          <w:lang w:val="en-US"/>
        </w:rPr>
      </w:pPr>
      <w:r w:rsidRPr="00AB485D">
        <w:rPr>
          <w:color w:val="92D050"/>
          <w:lang w:val="en-US"/>
        </w:rPr>
        <w:t>%Sample output</w:t>
      </w:r>
      <w:r w:rsidRPr="0047613F">
        <w:rPr>
          <w:lang w:val="en-US"/>
        </w:rPr>
        <w:t xml:space="preserve"> </w:t>
      </w:r>
      <w:r w:rsidR="00671A04">
        <w:rPr>
          <w:lang w:val="en-US"/>
        </w:rPr>
        <w:t>TWFC_</w:t>
      </w:r>
      <w:r>
        <w:rPr>
          <w:lang w:val="en-US"/>
        </w:rPr>
        <w:t>s</w:t>
      </w:r>
      <w:r w:rsidRPr="00AB485D">
        <w:rPr>
          <w:lang w:val="en-US"/>
        </w:rPr>
        <w:t>ub-ADPRC0001</w:t>
      </w:r>
      <w:r>
        <w:rPr>
          <w:lang w:val="en-US"/>
        </w:rPr>
        <w:t>F0</w:t>
      </w:r>
      <w:r w:rsidRPr="00AB485D">
        <w:rPr>
          <w:lang w:val="en-US"/>
        </w:rPr>
        <w:t>.</w:t>
      </w:r>
      <w:r>
        <w:rPr>
          <w:lang w:val="en-US"/>
        </w:rPr>
        <w:t>mif</w:t>
      </w:r>
      <w:r w:rsidRPr="00AB485D">
        <w:rPr>
          <w:lang w:val="en-US"/>
        </w:rPr>
        <w:t xml:space="preserve"> </w:t>
      </w:r>
      <w:r w:rsidRPr="0047613F">
        <w:rPr>
          <w:i/>
          <w:iCs/>
          <w:color w:val="92D050"/>
          <w:lang w:val="en-US"/>
        </w:rPr>
        <w:t>(</w:t>
      </w:r>
      <w:proofErr w:type="spellStart"/>
      <w:r w:rsidR="00671A04">
        <w:rPr>
          <w:i/>
          <w:iCs/>
          <w:color w:val="92D050"/>
          <w:lang w:val="en-US"/>
        </w:rPr>
        <w:t>thresholded</w:t>
      </w:r>
      <w:proofErr w:type="spellEnd"/>
      <w:r w:rsidR="00671A04">
        <w:rPr>
          <w:i/>
          <w:iCs/>
          <w:color w:val="92D050"/>
          <w:lang w:val="en-US"/>
        </w:rPr>
        <w:t xml:space="preserve"> map of the </w:t>
      </w:r>
      <w:r>
        <w:rPr>
          <w:i/>
          <w:iCs/>
          <w:color w:val="92D050"/>
          <w:lang w:val="en-US"/>
        </w:rPr>
        <w:t>white matter tracks + fMRI RSN</w:t>
      </w:r>
      <w:r w:rsidR="00671A04">
        <w:rPr>
          <w:i/>
          <w:iCs/>
          <w:color w:val="92D050"/>
          <w:lang w:val="en-US"/>
        </w:rPr>
        <w:t xml:space="preserve"> image</w:t>
      </w:r>
      <w:r w:rsidRPr="0047613F">
        <w:rPr>
          <w:i/>
          <w:iCs/>
          <w:color w:val="92D050"/>
          <w:lang w:val="en-US"/>
        </w:rPr>
        <w:t>)</w:t>
      </w:r>
      <w:r>
        <w:rPr>
          <w:color w:val="92D050"/>
          <w:lang w:val="en-US"/>
        </w:rPr>
        <w:t xml:space="preserve"> </w:t>
      </w:r>
    </w:p>
    <w:p w14:paraId="26F519D0" w14:textId="77777777" w:rsidR="00900E04" w:rsidRDefault="00900E04" w:rsidP="00FB6167">
      <w:pPr>
        <w:pStyle w:val="ListParagraph"/>
        <w:ind w:left="1440"/>
        <w:rPr>
          <w:color w:val="92D050"/>
          <w:lang w:val="en-US"/>
        </w:rPr>
      </w:pPr>
    </w:p>
    <w:p w14:paraId="1B2A9924" w14:textId="4C41AF94" w:rsidR="000F29A1" w:rsidRDefault="000F29A1" w:rsidP="000F29A1">
      <w:pPr>
        <w:pStyle w:val="ListParagraph"/>
        <w:ind w:left="1080"/>
        <w:rPr>
          <w:lang w:val="en-US"/>
        </w:rPr>
      </w:pPr>
    </w:p>
    <w:p w14:paraId="2DBF1FFC" w14:textId="29C85F51" w:rsidR="000F29A1" w:rsidRDefault="000F29A1" w:rsidP="000F29A1">
      <w:pPr>
        <w:pStyle w:val="ListParagraph"/>
        <w:numPr>
          <w:ilvl w:val="0"/>
          <w:numId w:val="18"/>
        </w:numPr>
        <w:rPr>
          <w:b/>
          <w:bCs/>
          <w:lang w:val="en-US"/>
        </w:rPr>
      </w:pPr>
      <w:r w:rsidRPr="000F29A1">
        <w:rPr>
          <w:b/>
          <w:bCs/>
          <w:lang w:val="en-US"/>
        </w:rPr>
        <w:t>Use track data + T1w to form a high-resolution image (TDI) for TDFC template</w:t>
      </w:r>
    </w:p>
    <w:p w14:paraId="06FD79AD" w14:textId="36C4C4E0" w:rsidR="00726E0C" w:rsidRPr="000F29A1" w:rsidRDefault="00726E0C" w:rsidP="000F29A1">
      <w:pPr>
        <w:pStyle w:val="ListParagraph"/>
        <w:numPr>
          <w:ilvl w:val="0"/>
          <w:numId w:val="18"/>
        </w:numPr>
        <w:rPr>
          <w:b/>
          <w:bCs/>
          <w:lang w:val="en-US"/>
        </w:rPr>
      </w:pPr>
      <w:r>
        <w:rPr>
          <w:b/>
          <w:bCs/>
          <w:lang w:val="en-US"/>
        </w:rPr>
        <w:t>Compare groups differences with voxel-wise, permutation testing</w:t>
      </w:r>
    </w:p>
    <w:p w14:paraId="0EF98EC5" w14:textId="38126272" w:rsidR="000F29A1" w:rsidRPr="00726E0C" w:rsidRDefault="000F29A1" w:rsidP="00726E0C">
      <w:pPr>
        <w:pStyle w:val="ListParagraph"/>
        <w:ind w:left="1080"/>
        <w:rPr>
          <w:b/>
          <w:bCs/>
          <w:lang w:val="en-US"/>
        </w:rPr>
      </w:pPr>
    </w:p>
    <w:p w14:paraId="0FF7896F" w14:textId="77777777" w:rsidR="000F29A1" w:rsidRDefault="000F29A1" w:rsidP="000F29A1">
      <w:pPr>
        <w:ind w:left="360"/>
      </w:pPr>
      <w:bookmarkStart w:id="6" w:name="_Hlk78214995"/>
      <w:r>
        <w:t xml:space="preserve">Generate a track-weighted functional connectivity (TW-FC) image with a defined specific network. </w:t>
      </w:r>
      <w:bookmarkEnd w:id="6"/>
      <w:r>
        <w:t xml:space="preserve">For my study, I am interested in looking at the frontoparietal network (FPN), and I will be using a defined template map for this. </w:t>
      </w:r>
    </w:p>
    <w:p w14:paraId="26602A3D" w14:textId="77777777" w:rsidR="000F29A1" w:rsidRDefault="000F29A1" w:rsidP="000F29A1">
      <w:r>
        <w:rPr>
          <w:noProof/>
        </w:rPr>
        <w:drawing>
          <wp:inline distT="0" distB="0" distL="0" distR="0" wp14:anchorId="27AF264F" wp14:editId="055D7361">
            <wp:extent cx="5731510" cy="4297680"/>
            <wp:effectExtent l="0" t="0" r="254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297680"/>
                    </a:xfrm>
                    <a:prstGeom prst="rect">
                      <a:avLst/>
                    </a:prstGeom>
                  </pic:spPr>
                </pic:pic>
              </a:graphicData>
            </a:graphic>
          </wp:inline>
        </w:drawing>
      </w:r>
    </w:p>
    <w:p w14:paraId="52412181" w14:textId="77777777" w:rsidR="000F29A1" w:rsidRDefault="000F29A1" w:rsidP="000F29A1">
      <w:r>
        <w:t xml:space="preserve">Looking at </w:t>
      </w:r>
      <w:r w:rsidRPr="00C34194">
        <w:rPr>
          <w:b/>
          <w:bCs/>
          <w:i/>
          <w:iCs/>
        </w:rPr>
        <w:t>specific networks</w:t>
      </w:r>
      <w:r>
        <w:t xml:space="preserve"> with using ICA and then using the same </w:t>
      </w:r>
      <w:proofErr w:type="spellStart"/>
      <w:r>
        <w:t>tractogram</w:t>
      </w:r>
      <w:proofErr w:type="spellEnd"/>
      <w:r>
        <w:t xml:space="preserve">. </w:t>
      </w:r>
    </w:p>
    <w:p w14:paraId="0B81DC92" w14:textId="77777777" w:rsidR="000F29A1" w:rsidRPr="000F29A1" w:rsidRDefault="000F29A1" w:rsidP="000F29A1">
      <w:pPr>
        <w:ind w:left="720"/>
        <w:rPr>
          <w:b/>
          <w:bCs/>
          <w:lang w:val="en-US"/>
        </w:rPr>
      </w:pPr>
    </w:p>
    <w:p w14:paraId="7EA32783" w14:textId="77777777" w:rsidR="000F29A1" w:rsidRPr="0032324C" w:rsidRDefault="000F29A1" w:rsidP="000F29A1">
      <w:r>
        <w:lastRenderedPageBreak/>
        <w:t xml:space="preserve">Read here for more information on this process: </w:t>
      </w:r>
      <w:hyperlink r:id="rId30" w:history="1">
        <w:r w:rsidRPr="00AB43D5">
          <w:rPr>
            <w:rStyle w:val="Hyperlink"/>
            <w:sz w:val="18"/>
            <w:szCs w:val="18"/>
          </w:rPr>
          <w:t>https://community.mrtrix.org/t/generating-track-weighted-functional-connectivity-tw-fc-maps/2545</w:t>
        </w:r>
      </w:hyperlink>
    </w:p>
    <w:p w14:paraId="13963FD5" w14:textId="0511D698" w:rsidR="00865AD2" w:rsidRPr="001844F5" w:rsidRDefault="00865AD2" w:rsidP="001844F5">
      <w:pPr>
        <w:pStyle w:val="ListParagraph"/>
        <w:ind w:left="1080"/>
      </w:pPr>
    </w:p>
    <w:p w14:paraId="6B7C1BC2" w14:textId="77777777" w:rsidR="00865AD2" w:rsidRPr="00614DB3" w:rsidRDefault="00865AD2" w:rsidP="00614DB3"/>
    <w:p w14:paraId="69C7CDAA" w14:textId="343DD9F8" w:rsidR="006316AA" w:rsidRPr="00900E04" w:rsidRDefault="000F29A1" w:rsidP="00900E04">
      <w:pPr>
        <w:pStyle w:val="ListParagraph"/>
        <w:numPr>
          <w:ilvl w:val="0"/>
          <w:numId w:val="2"/>
        </w:numPr>
        <w:rPr>
          <w:b/>
          <w:bCs/>
          <w:sz w:val="28"/>
          <w:szCs w:val="28"/>
        </w:rPr>
      </w:pPr>
      <w:r w:rsidRPr="000F29A1">
        <w:rPr>
          <w:b/>
          <w:bCs/>
          <w:sz w:val="28"/>
          <w:szCs w:val="28"/>
        </w:rPr>
        <w:t>Investigate whole-brain dynamic functional connectivity (</w:t>
      </w:r>
      <w:proofErr w:type="spellStart"/>
      <w:r w:rsidRPr="000F29A1">
        <w:rPr>
          <w:b/>
          <w:bCs/>
          <w:sz w:val="28"/>
          <w:szCs w:val="28"/>
        </w:rPr>
        <w:t>TWdFC</w:t>
      </w:r>
      <w:proofErr w:type="spellEnd"/>
      <w:r w:rsidRPr="000F29A1">
        <w:rPr>
          <w:b/>
          <w:bCs/>
          <w:sz w:val="28"/>
          <w:szCs w:val="28"/>
        </w:rPr>
        <w:t>)</w:t>
      </w:r>
    </w:p>
    <w:p w14:paraId="2FCB0B04" w14:textId="77777777" w:rsidR="006316AA" w:rsidRDefault="006316AA"/>
    <w:p w14:paraId="23758A0A" w14:textId="17CCD8C4" w:rsidR="000F29A1" w:rsidRPr="000F29A1" w:rsidRDefault="000F29A1" w:rsidP="000F29A1">
      <w:pPr>
        <w:pStyle w:val="ListParagraph"/>
        <w:numPr>
          <w:ilvl w:val="0"/>
          <w:numId w:val="19"/>
        </w:numPr>
        <w:rPr>
          <w:b/>
          <w:bCs/>
        </w:rPr>
      </w:pPr>
      <w:r w:rsidRPr="000F29A1">
        <w:rPr>
          <w:b/>
          <w:bCs/>
        </w:rPr>
        <w:t>Create the track-weighted dynamic functional connectivity (TW</w:t>
      </w:r>
      <w:r w:rsidR="0018037A">
        <w:rPr>
          <w:b/>
          <w:bCs/>
        </w:rPr>
        <w:t>-</w:t>
      </w:r>
      <w:proofErr w:type="spellStart"/>
      <w:r w:rsidRPr="000F29A1">
        <w:rPr>
          <w:b/>
          <w:bCs/>
        </w:rPr>
        <w:t>dFC</w:t>
      </w:r>
      <w:proofErr w:type="spellEnd"/>
      <w:r w:rsidRPr="000F29A1">
        <w:rPr>
          <w:b/>
          <w:bCs/>
        </w:rPr>
        <w:t>) per each individual</w:t>
      </w:r>
    </w:p>
    <w:p w14:paraId="10219E39" w14:textId="28A4928C" w:rsidR="006316AA" w:rsidRDefault="006316AA" w:rsidP="006316AA">
      <w:pPr>
        <w:ind w:left="360"/>
      </w:pPr>
      <w:r w:rsidRPr="006316AA">
        <w:t>Generate a track-weighted dynamic functional connectivity (T</w:t>
      </w:r>
      <w:r w:rsidR="006D1265">
        <w:t>W</w:t>
      </w:r>
      <w:r w:rsidR="0018037A">
        <w:t>-</w:t>
      </w:r>
      <w:proofErr w:type="spellStart"/>
      <w:r w:rsidR="006D1265">
        <w:t>d</w:t>
      </w:r>
      <w:r w:rsidRPr="006316AA">
        <w:t>FC</w:t>
      </w:r>
      <w:proofErr w:type="spellEnd"/>
      <w:r w:rsidRPr="006316AA">
        <w:t>) image with</w:t>
      </w:r>
      <w:r>
        <w:t>out</w:t>
      </w:r>
      <w:r w:rsidRPr="006316AA">
        <w:t xml:space="preserve"> a specific network.</w:t>
      </w:r>
      <w:r>
        <w:t xml:space="preserve"> Essentially, you are looking at the </w:t>
      </w:r>
      <w:r w:rsidR="004103B6">
        <w:t xml:space="preserve">dynamic functional </w:t>
      </w:r>
      <w:r>
        <w:t>changes</w:t>
      </w:r>
      <w:r w:rsidR="006D1265">
        <w:t xml:space="preserve"> (BOLD)</w:t>
      </w:r>
      <w:r>
        <w:t xml:space="preserve"> in the whole brain</w:t>
      </w:r>
      <w:r w:rsidR="004103B6">
        <w:t xml:space="preserve"> via the track end points</w:t>
      </w:r>
      <w:r w:rsidR="006D1265">
        <w:t xml:space="preserve"> (</w:t>
      </w:r>
      <w:proofErr w:type="spellStart"/>
      <w:r w:rsidR="006D1265">
        <w:t>dwi</w:t>
      </w:r>
      <w:proofErr w:type="spellEnd"/>
      <w:r w:rsidR="006D1265">
        <w:t>)</w:t>
      </w:r>
      <w:r>
        <w:t xml:space="preserve">. </w:t>
      </w:r>
    </w:p>
    <w:p w14:paraId="11D7E9CF" w14:textId="1B726F39" w:rsidR="004253C6" w:rsidRDefault="000136DC">
      <w:r>
        <w:rPr>
          <w:noProof/>
        </w:rPr>
        <w:drawing>
          <wp:inline distT="0" distB="0" distL="0" distR="0" wp14:anchorId="319B4AD1" wp14:editId="6CBCFA4A">
            <wp:extent cx="5731510" cy="4278630"/>
            <wp:effectExtent l="0" t="0" r="25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4278630"/>
                    </a:xfrm>
                    <a:prstGeom prst="rect">
                      <a:avLst/>
                    </a:prstGeom>
                  </pic:spPr>
                </pic:pic>
              </a:graphicData>
            </a:graphic>
          </wp:inline>
        </w:drawing>
      </w:r>
    </w:p>
    <w:p w14:paraId="02762A3E" w14:textId="64417256" w:rsidR="004253C6" w:rsidRDefault="004253C6">
      <w:r>
        <w:t xml:space="preserve">Do TW-FC </w:t>
      </w:r>
      <w:r w:rsidRPr="00C34194">
        <w:rPr>
          <w:b/>
          <w:bCs/>
          <w:i/>
          <w:iCs/>
        </w:rPr>
        <w:t>without a specific network</w:t>
      </w:r>
      <w:r w:rsidR="00E40FA3">
        <w:t>; look at the whole-brain without a specific network</w:t>
      </w:r>
      <w:r>
        <w:t xml:space="preserve">. </w:t>
      </w:r>
      <w:r w:rsidR="009E1120">
        <w:t xml:space="preserve">Whole-brain analysis instead uses the </w:t>
      </w:r>
      <w:r w:rsidR="009E1120" w:rsidRPr="009E1120">
        <w:rPr>
          <w:b/>
          <w:bCs/>
          <w:i/>
          <w:iCs/>
        </w:rPr>
        <w:t>endpoints of each of the tracts</w:t>
      </w:r>
      <w:r w:rsidR="009E1120">
        <w:t xml:space="preserve"> for analysis</w:t>
      </w:r>
      <w:r w:rsidR="00B61144">
        <w:t xml:space="preserve"> (see next image for more details). </w:t>
      </w:r>
    </w:p>
    <w:p w14:paraId="43AE4715" w14:textId="0FE9CD9E" w:rsidR="00E40FA3" w:rsidRDefault="00E40FA3"/>
    <w:p w14:paraId="1781E9D6" w14:textId="0066CCF9" w:rsidR="00E40FA3" w:rsidRDefault="00D16EC8">
      <w:r>
        <w:rPr>
          <w:noProof/>
        </w:rPr>
        <w:lastRenderedPageBreak/>
        <w:drawing>
          <wp:inline distT="0" distB="0" distL="0" distR="0" wp14:anchorId="0CC7D2D2" wp14:editId="218BBF9A">
            <wp:extent cx="5731510" cy="4297680"/>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297680"/>
                    </a:xfrm>
                    <a:prstGeom prst="rect">
                      <a:avLst/>
                    </a:prstGeom>
                  </pic:spPr>
                </pic:pic>
              </a:graphicData>
            </a:graphic>
          </wp:inline>
        </w:drawing>
      </w:r>
    </w:p>
    <w:p w14:paraId="422EF93C" w14:textId="67C83C93" w:rsidR="00DA10EC" w:rsidRDefault="00257AF6">
      <w:r>
        <w:t>Each tract (from endpoint to endpoint</w:t>
      </w:r>
      <w:r w:rsidR="00211F3C">
        <w:t xml:space="preserve"> – in yellow circles</w:t>
      </w:r>
      <w:r>
        <w:t>) is getting assigned a ‘FC weighting’</w:t>
      </w:r>
      <w:r w:rsidR="003D3B73">
        <w:t>, which is the correlation of the BOLD data between the endpoints (yellow circles)</w:t>
      </w:r>
      <w:r w:rsidR="005D2D1D">
        <w:t xml:space="preserve">, i.e. a </w:t>
      </w:r>
      <w:r w:rsidR="005D2D1D" w:rsidRPr="005D2D1D">
        <w:t>Pearson correlation between the fMRI time series at the streamline endpoints</w:t>
      </w:r>
      <w:r>
        <w:t>. This example is just showing 4 tracts</w:t>
      </w:r>
      <w:r w:rsidR="00211F3C">
        <w:t xml:space="preserve"> (pink lines)</w:t>
      </w:r>
      <w:r>
        <w:t xml:space="preserve"> </w:t>
      </w:r>
      <w:r w:rsidR="00211F3C">
        <w:t xml:space="preserve">going through one voxel (red box) </w:t>
      </w:r>
      <w:r>
        <w:t xml:space="preserve">being connected with the BOLD data. </w:t>
      </w:r>
      <w:r w:rsidR="00CF084A">
        <w:t xml:space="preserve">It will correlate the BOLD data between the two track endpoints. It will also take the average ‘weighting’ from all tracks that go through the voxel. </w:t>
      </w:r>
    </w:p>
    <w:p w14:paraId="645D5579" w14:textId="0137231A" w:rsidR="0050469A" w:rsidRDefault="00DA10EC" w:rsidP="00DE7F1B">
      <w:pPr>
        <w:numPr>
          <w:ilvl w:val="0"/>
          <w:numId w:val="11"/>
        </w:numPr>
      </w:pPr>
      <w:r w:rsidRPr="00DA10EC">
        <w:t>“Dynamic” functional connectivity (-dynamic option): The output image is a 4D image, with the same number of volumes as the input fMRI time series. For each volume, the contribution from each streamline is calculated based on a finite-width sliding time window, centred at the timepoint corresponding to that volume.</w:t>
      </w:r>
    </w:p>
    <w:p w14:paraId="3B4A5CBC" w14:textId="77777777" w:rsidR="00DE7F1B" w:rsidRPr="00DE7F1B" w:rsidRDefault="00DE7F1B" w:rsidP="00DE7F1B">
      <w:pPr>
        <w:ind w:left="720"/>
      </w:pPr>
    </w:p>
    <w:p w14:paraId="1F56E6C6" w14:textId="22DA0B13" w:rsidR="0050469A" w:rsidRPr="00AB485D" w:rsidRDefault="0050469A" w:rsidP="0050469A">
      <w:pPr>
        <w:pStyle w:val="ListParagraph"/>
        <w:ind w:left="1080"/>
        <w:rPr>
          <w:lang w:val="en-US"/>
        </w:rPr>
      </w:pPr>
      <w:r w:rsidRPr="00AB485D">
        <w:rPr>
          <w:color w:val="FF0000"/>
          <w:lang w:val="en-US"/>
        </w:rPr>
        <w:t xml:space="preserve">%Sample input: </w:t>
      </w:r>
      <w:r>
        <w:rPr>
          <w:lang w:val="en-US"/>
        </w:rPr>
        <w:t>sift_1M</w:t>
      </w:r>
      <w:r w:rsidRPr="00AB485D">
        <w:rPr>
          <w:lang w:val="en-US"/>
        </w:rPr>
        <w:t>_sub-ADPRC0001</w:t>
      </w:r>
      <w:r>
        <w:rPr>
          <w:lang w:val="en-US"/>
        </w:rPr>
        <w:t>F0</w:t>
      </w:r>
      <w:r w:rsidRPr="00AB485D">
        <w:rPr>
          <w:lang w:val="en-US"/>
        </w:rPr>
        <w:t>.</w:t>
      </w:r>
      <w:r>
        <w:rPr>
          <w:lang w:val="en-US"/>
        </w:rPr>
        <w:t>tck</w:t>
      </w:r>
      <w:r w:rsidRPr="00AB485D">
        <w:rPr>
          <w:lang w:val="en-US"/>
        </w:rPr>
        <w:t xml:space="preserve"> </w:t>
      </w:r>
      <w:r w:rsidRPr="00AB485D">
        <w:rPr>
          <w:i/>
          <w:iCs/>
          <w:color w:val="FF0000"/>
          <w:lang w:val="en-US"/>
        </w:rPr>
        <w:t>(</w:t>
      </w:r>
      <w:r>
        <w:rPr>
          <w:i/>
          <w:iCs/>
          <w:color w:val="FF0000"/>
          <w:lang w:val="en-US"/>
        </w:rPr>
        <w:t>1 million white matter tracks</w:t>
      </w:r>
      <w:r w:rsidRPr="00AB485D">
        <w:rPr>
          <w:i/>
          <w:iCs/>
          <w:color w:val="FF0000"/>
          <w:lang w:val="en-US"/>
        </w:rPr>
        <w:t>)</w:t>
      </w:r>
      <w:r>
        <w:rPr>
          <w:i/>
          <w:iCs/>
          <w:color w:val="FF0000"/>
          <w:lang w:val="en-US"/>
        </w:rPr>
        <w:t xml:space="preserve">, </w:t>
      </w:r>
      <w:r w:rsidR="00CA22CC" w:rsidRPr="00CA22CC">
        <w:rPr>
          <w:lang w:val="en-US"/>
        </w:rPr>
        <w:t>s</w:t>
      </w:r>
      <w:r w:rsidRPr="00CA22CC">
        <w:rPr>
          <w:lang w:val="en-US"/>
        </w:rPr>
        <w:t>ub-ADPRC0001F0</w:t>
      </w:r>
      <w:r w:rsidR="004103B6">
        <w:rPr>
          <w:lang w:val="en-US"/>
        </w:rPr>
        <w:t>_T1coreg</w:t>
      </w:r>
      <w:r w:rsidR="00CA22CC" w:rsidRPr="00CA22CC">
        <w:rPr>
          <w:lang w:val="en-US"/>
        </w:rPr>
        <w:t>.</w:t>
      </w:r>
      <w:r w:rsidRPr="00CA22CC">
        <w:rPr>
          <w:lang w:val="en-US"/>
        </w:rPr>
        <w:t>mif</w:t>
      </w:r>
      <w:r>
        <w:rPr>
          <w:lang w:val="en-US"/>
        </w:rPr>
        <w:t xml:space="preserve"> </w:t>
      </w:r>
      <w:r w:rsidRPr="002B1CE1">
        <w:rPr>
          <w:i/>
          <w:iCs/>
          <w:color w:val="FF0000"/>
          <w:lang w:val="en-US"/>
        </w:rPr>
        <w:t>(</w:t>
      </w:r>
      <w:proofErr w:type="spellStart"/>
      <w:r w:rsidR="004103B6">
        <w:rPr>
          <w:i/>
          <w:iCs/>
          <w:color w:val="FF0000"/>
          <w:lang w:val="en-US"/>
        </w:rPr>
        <w:t>anat-dwi</w:t>
      </w:r>
      <w:proofErr w:type="spellEnd"/>
      <w:r w:rsidR="004103B6">
        <w:rPr>
          <w:i/>
          <w:iCs/>
          <w:color w:val="FF0000"/>
          <w:lang w:val="en-US"/>
        </w:rPr>
        <w:t xml:space="preserve"> </w:t>
      </w:r>
      <w:proofErr w:type="spellStart"/>
      <w:r w:rsidR="004103B6">
        <w:rPr>
          <w:i/>
          <w:iCs/>
          <w:color w:val="FF0000"/>
          <w:lang w:val="en-US"/>
        </w:rPr>
        <w:t>coreg</w:t>
      </w:r>
      <w:proofErr w:type="spellEnd"/>
      <w:r w:rsidR="004103B6">
        <w:rPr>
          <w:i/>
          <w:iCs/>
          <w:color w:val="FF0000"/>
          <w:lang w:val="en-US"/>
        </w:rPr>
        <w:t xml:space="preserve"> image</w:t>
      </w:r>
      <w:r w:rsidR="00CA22CC">
        <w:rPr>
          <w:i/>
          <w:iCs/>
          <w:color w:val="FF0000"/>
          <w:lang w:val="en-US"/>
        </w:rPr>
        <w:t xml:space="preserve"> as </w:t>
      </w:r>
      <w:r w:rsidRPr="002B1CE1">
        <w:rPr>
          <w:i/>
          <w:iCs/>
          <w:color w:val="FF0000"/>
          <w:lang w:val="en-US"/>
        </w:rPr>
        <w:t>template</w:t>
      </w:r>
      <w:r w:rsidR="004103B6">
        <w:rPr>
          <w:i/>
          <w:iCs/>
          <w:color w:val="FF0000"/>
          <w:lang w:val="en-US"/>
        </w:rPr>
        <w:t xml:space="preserve"> reference</w:t>
      </w:r>
      <w:r w:rsidRPr="002B1CE1">
        <w:rPr>
          <w:i/>
          <w:iCs/>
          <w:color w:val="FF0000"/>
          <w:lang w:val="en-US"/>
        </w:rPr>
        <w:t>),</w:t>
      </w:r>
      <w:r w:rsidRPr="002B1CE1">
        <w:rPr>
          <w:color w:val="FF0000"/>
          <w:lang w:val="en-US"/>
        </w:rPr>
        <w:t xml:space="preserve"> </w:t>
      </w:r>
      <w:r>
        <w:rPr>
          <w:lang w:val="en-US"/>
        </w:rPr>
        <w:t>bold_coreg_sub-ADPRC0001F0</w:t>
      </w:r>
      <w:r w:rsidR="002B1CE1">
        <w:rPr>
          <w:lang w:val="en-US"/>
        </w:rPr>
        <w:t xml:space="preserve">.mif </w:t>
      </w:r>
      <w:r w:rsidR="002B1CE1" w:rsidRPr="002B1CE1">
        <w:rPr>
          <w:i/>
          <w:iCs/>
          <w:color w:val="FF0000"/>
          <w:lang w:val="en-US"/>
        </w:rPr>
        <w:t>(</w:t>
      </w:r>
      <w:proofErr w:type="spellStart"/>
      <w:r w:rsidR="002B1CE1" w:rsidRPr="002B1CE1">
        <w:rPr>
          <w:i/>
          <w:iCs/>
          <w:color w:val="FF0000"/>
          <w:lang w:val="en-US"/>
        </w:rPr>
        <w:t>fmri-dwi</w:t>
      </w:r>
      <w:proofErr w:type="spellEnd"/>
      <w:r w:rsidR="002B1CE1" w:rsidRPr="002B1CE1">
        <w:rPr>
          <w:i/>
          <w:iCs/>
          <w:color w:val="FF0000"/>
          <w:lang w:val="en-US"/>
        </w:rPr>
        <w:t xml:space="preserve"> </w:t>
      </w:r>
      <w:proofErr w:type="spellStart"/>
      <w:r w:rsidR="004103B6">
        <w:rPr>
          <w:i/>
          <w:iCs/>
          <w:color w:val="FF0000"/>
          <w:lang w:val="en-US"/>
        </w:rPr>
        <w:t>coreg</w:t>
      </w:r>
      <w:proofErr w:type="spellEnd"/>
      <w:r w:rsidR="004103B6">
        <w:rPr>
          <w:i/>
          <w:iCs/>
          <w:color w:val="FF0000"/>
          <w:lang w:val="en-US"/>
        </w:rPr>
        <w:t xml:space="preserve"> </w:t>
      </w:r>
      <w:r w:rsidR="002B1CE1" w:rsidRPr="002B1CE1">
        <w:rPr>
          <w:i/>
          <w:iCs/>
          <w:color w:val="FF0000"/>
          <w:lang w:val="en-US"/>
        </w:rPr>
        <w:t>image)</w:t>
      </w:r>
    </w:p>
    <w:p w14:paraId="63E00ADA" w14:textId="77777777" w:rsidR="0050469A" w:rsidRDefault="0050469A" w:rsidP="0050469A">
      <w:pPr>
        <w:pStyle w:val="ListParagraph"/>
        <w:ind w:left="1080"/>
        <w:rPr>
          <w:color w:val="FF66FF"/>
          <w:lang w:val="en-US"/>
        </w:rPr>
      </w:pPr>
    </w:p>
    <w:p w14:paraId="250D2DA1" w14:textId="437EDBE5" w:rsidR="0050469A" w:rsidRPr="00AB485D" w:rsidRDefault="0050469A" w:rsidP="0050469A">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sidR="002B1CE1">
        <w:rPr>
          <w:color w:val="FF66FF"/>
          <w:lang w:val="en-US"/>
        </w:rPr>
        <w:t>tckdfc</w:t>
      </w:r>
      <w:proofErr w:type="spellEnd"/>
      <w:r w:rsidR="002B1CE1">
        <w:rPr>
          <w:color w:val="FF66FF"/>
          <w:lang w:val="en-US"/>
        </w:rPr>
        <w:t xml:space="preserve"> -dynamic</w:t>
      </w:r>
    </w:p>
    <w:p w14:paraId="059C4A91" w14:textId="77777777" w:rsidR="0050469A" w:rsidRDefault="0050469A" w:rsidP="0050469A">
      <w:pPr>
        <w:pStyle w:val="ListParagraph"/>
        <w:ind w:left="1080"/>
        <w:rPr>
          <w:color w:val="92D050"/>
          <w:lang w:val="en-US"/>
        </w:rPr>
      </w:pPr>
    </w:p>
    <w:p w14:paraId="0DA181BE" w14:textId="154FEFB1" w:rsidR="00257AF6" w:rsidRDefault="0050469A" w:rsidP="00DD1187">
      <w:pPr>
        <w:pStyle w:val="ListParagraph"/>
        <w:ind w:left="1080"/>
        <w:rPr>
          <w:lang w:val="en-US"/>
        </w:rPr>
      </w:pPr>
      <w:r w:rsidRPr="00AB485D">
        <w:rPr>
          <w:color w:val="92D050"/>
          <w:lang w:val="en-US"/>
        </w:rPr>
        <w:t>%Sample output</w:t>
      </w:r>
      <w:r w:rsidR="00DA10EC">
        <w:rPr>
          <w:color w:val="92D050"/>
          <w:lang w:val="en-US"/>
        </w:rPr>
        <w:t>:</w:t>
      </w:r>
      <w:r w:rsidRPr="0047613F">
        <w:rPr>
          <w:lang w:val="en-US"/>
        </w:rPr>
        <w:t xml:space="preserve"> </w:t>
      </w:r>
      <w:r w:rsidR="002B1CE1">
        <w:rPr>
          <w:lang w:val="en-US"/>
        </w:rPr>
        <w:t>tdfc_dynamic</w:t>
      </w:r>
      <w:r w:rsidRPr="00AB485D">
        <w:rPr>
          <w:lang w:val="en-US"/>
        </w:rPr>
        <w:t>_sub-ADPRC0001</w:t>
      </w:r>
      <w:r w:rsidR="002B1CE1">
        <w:rPr>
          <w:lang w:val="en-US"/>
        </w:rPr>
        <w:t>F0</w:t>
      </w:r>
      <w:r w:rsidRPr="00AB485D">
        <w:rPr>
          <w:lang w:val="en-US"/>
        </w:rPr>
        <w:t>.</w:t>
      </w:r>
      <w:r>
        <w:rPr>
          <w:lang w:val="en-US"/>
        </w:rPr>
        <w:t>mif</w:t>
      </w:r>
      <w:r w:rsidRPr="00AB485D">
        <w:rPr>
          <w:lang w:val="en-US"/>
        </w:rPr>
        <w:t xml:space="preserve"> </w:t>
      </w:r>
      <w:r w:rsidRPr="0047613F">
        <w:rPr>
          <w:i/>
          <w:iCs/>
          <w:color w:val="92D050"/>
          <w:lang w:val="en-US"/>
        </w:rPr>
        <w:t>(</w:t>
      </w:r>
      <w:r w:rsidR="002B1CE1">
        <w:rPr>
          <w:i/>
          <w:iCs/>
          <w:color w:val="92D050"/>
          <w:lang w:val="en-US"/>
        </w:rPr>
        <w:t xml:space="preserve">track-weighted dynamic functional connectivity </w:t>
      </w:r>
      <w:r w:rsidR="00A30A97">
        <w:rPr>
          <w:i/>
          <w:iCs/>
          <w:color w:val="92D050"/>
          <w:lang w:val="en-US"/>
        </w:rPr>
        <w:t xml:space="preserve">– 4D output </w:t>
      </w:r>
      <w:r w:rsidR="002B1CE1">
        <w:rPr>
          <w:i/>
          <w:iCs/>
          <w:color w:val="92D050"/>
          <w:lang w:val="en-US"/>
        </w:rPr>
        <w:t>image</w:t>
      </w:r>
      <w:r w:rsidR="00A30A97">
        <w:rPr>
          <w:i/>
          <w:iCs/>
          <w:color w:val="92D050"/>
          <w:lang w:val="en-US"/>
        </w:rPr>
        <w:t>,</w:t>
      </w:r>
      <w:r w:rsidR="002B1CE1">
        <w:rPr>
          <w:i/>
          <w:iCs/>
          <w:color w:val="92D050"/>
          <w:lang w:val="en-US"/>
        </w:rPr>
        <w:t xml:space="preserve"> dynamic version</w:t>
      </w:r>
      <w:r w:rsidRPr="0047613F">
        <w:rPr>
          <w:i/>
          <w:iCs/>
          <w:color w:val="92D050"/>
          <w:lang w:val="en-US"/>
        </w:rPr>
        <w:t>)</w:t>
      </w:r>
      <w:r>
        <w:rPr>
          <w:color w:val="92D050"/>
          <w:lang w:val="en-US"/>
        </w:rPr>
        <w:t xml:space="preserve"> </w:t>
      </w:r>
      <w:r w:rsidR="00C7287B">
        <w:rPr>
          <w:lang w:val="en-US"/>
        </w:rPr>
        <w:t xml:space="preserve">* </w:t>
      </w:r>
    </w:p>
    <w:p w14:paraId="102C2B72" w14:textId="77777777" w:rsidR="004103B6" w:rsidRDefault="004103B6" w:rsidP="004103B6">
      <w:pPr>
        <w:rPr>
          <w:lang w:val="en-US"/>
        </w:rPr>
      </w:pPr>
    </w:p>
    <w:p w14:paraId="3B3ABE59" w14:textId="47CFBE5B" w:rsidR="004103B6" w:rsidRDefault="00C7287B" w:rsidP="00C7287B">
      <w:pPr>
        <w:rPr>
          <w:lang w:val="en-US"/>
        </w:rPr>
      </w:pPr>
      <w:r w:rsidRPr="004103B6">
        <w:rPr>
          <w:lang w:val="en-US"/>
        </w:rPr>
        <w:lastRenderedPageBreak/>
        <w:t>*</w:t>
      </w:r>
      <w:r w:rsidR="004103B6" w:rsidRPr="004103B6">
        <w:rPr>
          <w:lang w:val="en-US"/>
        </w:rPr>
        <w:t xml:space="preserve"> Note that you may need to reduce the image size if the image is too large</w:t>
      </w:r>
      <w:r w:rsidR="00560D6F">
        <w:rPr>
          <w:lang w:val="en-US"/>
        </w:rPr>
        <w:t xml:space="preserve"> for viewing (via </w:t>
      </w:r>
      <w:proofErr w:type="spellStart"/>
      <w:r w:rsidR="00560D6F">
        <w:rPr>
          <w:lang w:val="en-US"/>
        </w:rPr>
        <w:t>mrview</w:t>
      </w:r>
      <w:proofErr w:type="spellEnd"/>
      <w:r w:rsidR="00560D6F">
        <w:rPr>
          <w:lang w:val="en-US"/>
        </w:rPr>
        <w:t>)</w:t>
      </w:r>
      <w:r w:rsidR="004103B6">
        <w:rPr>
          <w:lang w:val="en-US"/>
        </w:rPr>
        <w:t xml:space="preserve">; see below for more details. </w:t>
      </w:r>
    </w:p>
    <w:p w14:paraId="0CD90C6D" w14:textId="042FDCEA" w:rsidR="00A87C03" w:rsidRDefault="00C7287B" w:rsidP="00C7287B">
      <w:r>
        <w:rPr>
          <w:lang w:val="en-US"/>
        </w:rPr>
        <w:t>Do note that th</w:t>
      </w:r>
      <w:r w:rsidR="00A30A97">
        <w:rPr>
          <w:lang w:val="en-US"/>
        </w:rPr>
        <w:t xml:space="preserve">e dynamic version of this </w:t>
      </w:r>
      <w:r>
        <w:rPr>
          <w:lang w:val="en-US"/>
        </w:rPr>
        <w:t>file is quite large (~25 GB per participant),</w:t>
      </w:r>
      <w:r w:rsidR="00F96763">
        <w:rPr>
          <w:lang w:val="en-US"/>
        </w:rPr>
        <w:t xml:space="preserve"> as it is capturing the correlation between the tracks and FC in every BOLD volume (for this dataset, 490 volumes)</w:t>
      </w:r>
      <w:r>
        <w:rPr>
          <w:lang w:val="en-US"/>
        </w:rPr>
        <w:t xml:space="preserve"> and because of its size, it is unviewable in </w:t>
      </w:r>
      <w:proofErr w:type="spellStart"/>
      <w:r>
        <w:rPr>
          <w:lang w:val="en-US"/>
        </w:rPr>
        <w:t>mrview</w:t>
      </w:r>
      <w:proofErr w:type="spellEnd"/>
      <w:r>
        <w:rPr>
          <w:lang w:val="en-US"/>
        </w:rPr>
        <w:t>.</w:t>
      </w:r>
      <w:r w:rsidR="00A87C03" w:rsidRPr="00A87C03">
        <w:rPr>
          <w:rFonts w:ascii="Arial" w:hAnsi="Arial" w:cs="Arial"/>
          <w:color w:val="222222"/>
          <w:sz w:val="23"/>
          <w:szCs w:val="23"/>
          <w:shd w:val="clear" w:color="auto" w:fill="FFFFFF"/>
        </w:rPr>
        <w:t xml:space="preserve"> </w:t>
      </w:r>
      <w:r w:rsidR="00A87C03" w:rsidRPr="00A87C03">
        <w:t xml:space="preserve">The resulting dynamic output file has the same number of time points as the input </w:t>
      </w:r>
      <w:proofErr w:type="spellStart"/>
      <w:r w:rsidR="00A87C03" w:rsidRPr="00A87C03">
        <w:t>fmri</w:t>
      </w:r>
      <w:proofErr w:type="spellEnd"/>
      <w:r w:rsidR="00A87C03" w:rsidRPr="00A87C03">
        <w:t xml:space="preserve"> fil</w:t>
      </w:r>
      <w:r w:rsidR="00A87C03">
        <w:t>e.</w:t>
      </w:r>
    </w:p>
    <w:p w14:paraId="770FDDFC" w14:textId="77777777" w:rsidR="006D1265" w:rsidRDefault="00F96763" w:rsidP="00C7287B">
      <w:r>
        <w:rPr>
          <w:lang w:val="en-US"/>
        </w:rPr>
        <w:t xml:space="preserve">You can </w:t>
      </w:r>
      <w:r w:rsidR="0046572B">
        <w:rPr>
          <w:lang w:val="en-US"/>
        </w:rPr>
        <w:t xml:space="preserve">reduce the size of the image by having less volumes for the </w:t>
      </w:r>
      <w:proofErr w:type="spellStart"/>
      <w:r w:rsidR="0046572B">
        <w:rPr>
          <w:lang w:val="en-US"/>
        </w:rPr>
        <w:t>fmri</w:t>
      </w:r>
      <w:proofErr w:type="spellEnd"/>
      <w:r w:rsidR="0046572B">
        <w:rPr>
          <w:lang w:val="en-US"/>
        </w:rPr>
        <w:t xml:space="preserve"> BOLD input – changing the number of track streamlines does not change the size. </w:t>
      </w:r>
      <w:r>
        <w:rPr>
          <w:lang w:val="en-US"/>
        </w:rPr>
        <w:t xml:space="preserve"> </w:t>
      </w:r>
      <w:r w:rsidR="00A30A97">
        <w:rPr>
          <w:lang w:val="en-US"/>
        </w:rPr>
        <w:t xml:space="preserve">You </w:t>
      </w:r>
      <w:r>
        <w:rPr>
          <w:lang w:val="en-US"/>
        </w:rPr>
        <w:t xml:space="preserve">also </w:t>
      </w:r>
      <w:r w:rsidR="00A30A97">
        <w:rPr>
          <w:lang w:val="en-US"/>
        </w:rPr>
        <w:t>can adjust the shape and width</w:t>
      </w:r>
      <w:r w:rsidR="00A87C03">
        <w:rPr>
          <w:lang w:val="en-US"/>
        </w:rPr>
        <w:t xml:space="preserve"> (in volumes)</w:t>
      </w:r>
      <w:r w:rsidR="00A30A97">
        <w:rPr>
          <w:lang w:val="en-US"/>
        </w:rPr>
        <w:t xml:space="preserve"> of the image</w:t>
      </w:r>
      <w:r w:rsidR="00FA001E">
        <w:rPr>
          <w:lang w:val="en-US"/>
        </w:rPr>
        <w:t xml:space="preserve"> when running this command</w:t>
      </w:r>
      <w:r w:rsidR="00A30A97">
        <w:rPr>
          <w:lang w:val="en-US"/>
        </w:rPr>
        <w:t>.</w:t>
      </w:r>
      <w:r w:rsidR="00C93B65">
        <w:rPr>
          <w:lang w:val="en-US"/>
        </w:rPr>
        <w:t xml:space="preserve"> A</w:t>
      </w:r>
      <w:r w:rsidR="00C93B65" w:rsidRPr="00C93B65">
        <w:t xml:space="preserve"> lower resolution</w:t>
      </w:r>
      <w:r w:rsidR="00142DB2">
        <w:t xml:space="preserve"> of</w:t>
      </w:r>
      <w:r w:rsidR="00C93B65" w:rsidRPr="00C93B65">
        <w:t xml:space="preserve"> template image</w:t>
      </w:r>
      <w:r w:rsidR="00142DB2">
        <w:t xml:space="preserve"> (T1w-dwi co-registered image)</w:t>
      </w:r>
      <w:r w:rsidR="00C93B65">
        <w:t xml:space="preserve"> </w:t>
      </w:r>
      <w:r w:rsidR="00142DB2">
        <w:t>can</w:t>
      </w:r>
      <w:r w:rsidR="00C93B65">
        <w:t xml:space="preserve"> also help to reduce the size of the image. </w:t>
      </w:r>
      <w:r w:rsidR="007F3B42">
        <w:t xml:space="preserve">For me, a </w:t>
      </w:r>
      <w:r w:rsidR="007F3B42" w:rsidRPr="007F3B42">
        <w:rPr>
          <w:b/>
          <w:bCs/>
        </w:rPr>
        <w:t>voxel size of 1.85</w:t>
      </w:r>
      <w:r w:rsidR="007F3B42">
        <w:t xml:space="preserve"> has worked, with a 4.08 GB size of the file.</w:t>
      </w:r>
    </w:p>
    <w:p w14:paraId="3DFE53EC" w14:textId="151511F8" w:rsidR="006D1265" w:rsidRPr="00AB485D" w:rsidRDefault="006D1265" w:rsidP="006D1265">
      <w:pPr>
        <w:pStyle w:val="ListParagraph"/>
        <w:ind w:left="1080"/>
        <w:rPr>
          <w:lang w:val="en-US"/>
        </w:rPr>
      </w:pPr>
      <w:r w:rsidRPr="00AB485D">
        <w:rPr>
          <w:color w:val="FF0000"/>
          <w:lang w:val="en-US"/>
        </w:rPr>
        <w:t xml:space="preserve">%Sample input: </w:t>
      </w:r>
      <w:r>
        <w:rPr>
          <w:lang w:val="en-US"/>
        </w:rPr>
        <w:t xml:space="preserve">sub-ADPRC0001F0_T1coreg.mif </w:t>
      </w:r>
      <w:r w:rsidRPr="00D11266">
        <w:rPr>
          <w:i/>
          <w:iCs/>
          <w:color w:val="FF0000"/>
          <w:lang w:val="en-US"/>
        </w:rPr>
        <w:t>(</w:t>
      </w:r>
      <w:proofErr w:type="spellStart"/>
      <w:r>
        <w:rPr>
          <w:i/>
          <w:iCs/>
          <w:color w:val="FF0000"/>
          <w:lang w:val="en-US"/>
        </w:rPr>
        <w:t>anat-dwi</w:t>
      </w:r>
      <w:proofErr w:type="spellEnd"/>
      <w:r>
        <w:rPr>
          <w:i/>
          <w:iCs/>
          <w:color w:val="FF0000"/>
          <w:lang w:val="en-US"/>
        </w:rPr>
        <w:t xml:space="preserve"> </w:t>
      </w:r>
      <w:proofErr w:type="spellStart"/>
      <w:r>
        <w:rPr>
          <w:i/>
          <w:iCs/>
          <w:color w:val="FF0000"/>
          <w:lang w:val="en-US"/>
        </w:rPr>
        <w:t>coreg</w:t>
      </w:r>
      <w:proofErr w:type="spellEnd"/>
      <w:r>
        <w:rPr>
          <w:i/>
          <w:iCs/>
          <w:color w:val="FF0000"/>
          <w:lang w:val="en-US"/>
        </w:rPr>
        <w:t xml:space="preserve"> image</w:t>
      </w:r>
      <w:r w:rsidRPr="00D11266">
        <w:rPr>
          <w:i/>
          <w:iCs/>
          <w:color w:val="FF0000"/>
          <w:lang w:val="en-US"/>
        </w:rPr>
        <w:t>)</w:t>
      </w:r>
    </w:p>
    <w:p w14:paraId="60E66324" w14:textId="77777777" w:rsidR="006D1265" w:rsidRDefault="006D1265" w:rsidP="006D1265">
      <w:pPr>
        <w:pStyle w:val="ListParagraph"/>
        <w:ind w:left="1080"/>
        <w:rPr>
          <w:color w:val="FF66FF"/>
          <w:lang w:val="en-US"/>
        </w:rPr>
      </w:pPr>
    </w:p>
    <w:p w14:paraId="01765730" w14:textId="55A0CE3E" w:rsidR="006D1265" w:rsidRPr="00AB485D" w:rsidRDefault="006D1265" w:rsidP="006D1265">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grid</w:t>
      </w:r>
      <w:proofErr w:type="spellEnd"/>
      <w:r>
        <w:rPr>
          <w:color w:val="FF66FF"/>
          <w:lang w:val="en-US"/>
        </w:rPr>
        <w:t xml:space="preserve"> </w:t>
      </w:r>
      <w:proofErr w:type="spellStart"/>
      <w:r>
        <w:rPr>
          <w:color w:val="FF66FF"/>
          <w:lang w:val="en-US"/>
        </w:rPr>
        <w:t>regrid</w:t>
      </w:r>
      <w:proofErr w:type="spellEnd"/>
      <w:r>
        <w:rPr>
          <w:color w:val="FF66FF"/>
          <w:lang w:val="en-US"/>
        </w:rPr>
        <w:t xml:space="preserve"> -voxel (specify voxel size number)</w:t>
      </w:r>
    </w:p>
    <w:p w14:paraId="33FB90A0" w14:textId="77777777" w:rsidR="006D1265" w:rsidRDefault="006D1265" w:rsidP="006D1265">
      <w:pPr>
        <w:pStyle w:val="ListParagraph"/>
        <w:ind w:left="1080"/>
        <w:rPr>
          <w:color w:val="92D050"/>
          <w:lang w:val="en-US"/>
        </w:rPr>
      </w:pPr>
    </w:p>
    <w:p w14:paraId="30144F49" w14:textId="6C878C65" w:rsidR="00C7287B" w:rsidRPr="006D1265" w:rsidRDefault="006D1265" w:rsidP="006D1265">
      <w:pPr>
        <w:pStyle w:val="ListParagraph"/>
        <w:ind w:left="1080"/>
        <w:rPr>
          <w:color w:val="92D050"/>
          <w:lang w:val="en-US"/>
        </w:rPr>
      </w:pPr>
      <w:r w:rsidRPr="00AB485D">
        <w:rPr>
          <w:color w:val="92D050"/>
          <w:lang w:val="en-US"/>
        </w:rPr>
        <w:t>%Sample output</w:t>
      </w:r>
      <w:r w:rsidR="005F52AB">
        <w:rPr>
          <w:color w:val="92D050"/>
          <w:lang w:val="en-US"/>
        </w:rPr>
        <w:t>:</w:t>
      </w:r>
      <w:r w:rsidRPr="0047613F">
        <w:rPr>
          <w:lang w:val="en-US"/>
        </w:rPr>
        <w:t xml:space="preserve"> </w:t>
      </w:r>
      <w:r>
        <w:rPr>
          <w:lang w:val="en-US"/>
        </w:rPr>
        <w:t>sub-ADPRC0001F0_T1coreg_vox1.</w:t>
      </w:r>
      <w:r w:rsidR="00CF4779">
        <w:rPr>
          <w:lang w:val="en-US"/>
        </w:rPr>
        <w:t>85</w:t>
      </w:r>
      <w:r>
        <w:rPr>
          <w:lang w:val="en-US"/>
        </w:rPr>
        <w:t xml:space="preserve">.mif </w:t>
      </w:r>
      <w:r w:rsidRPr="0047613F">
        <w:rPr>
          <w:i/>
          <w:iCs/>
          <w:color w:val="92D050"/>
          <w:lang w:val="en-US"/>
        </w:rPr>
        <w:t>(</w:t>
      </w:r>
      <w:r>
        <w:rPr>
          <w:i/>
          <w:iCs/>
          <w:color w:val="92D050"/>
          <w:lang w:val="en-US"/>
        </w:rPr>
        <w:t>resized image</w:t>
      </w:r>
      <w:r w:rsidRPr="0047613F">
        <w:rPr>
          <w:i/>
          <w:iCs/>
          <w:color w:val="92D050"/>
          <w:lang w:val="en-US"/>
        </w:rPr>
        <w:t>)</w:t>
      </w:r>
      <w:r>
        <w:rPr>
          <w:color w:val="92D050"/>
          <w:lang w:val="en-US"/>
        </w:rPr>
        <w:t xml:space="preserve"> </w:t>
      </w:r>
    </w:p>
    <w:p w14:paraId="40ED5743" w14:textId="04336BF9" w:rsidR="004103B6" w:rsidRDefault="004103B6" w:rsidP="004103B6">
      <w:r>
        <w:t xml:space="preserve">Another option for this is to crop your resulting </w:t>
      </w:r>
      <w:r w:rsidR="00D80FA8">
        <w:t xml:space="preserve">participant </w:t>
      </w:r>
      <w:proofErr w:type="spellStart"/>
      <w:r>
        <w:t>TWdFC</w:t>
      </w:r>
      <w:proofErr w:type="spellEnd"/>
      <w:r>
        <w:t xml:space="preserve"> image via a </w:t>
      </w:r>
      <w:r w:rsidR="00D80FA8">
        <w:t xml:space="preserve">its participant </w:t>
      </w:r>
      <w:r>
        <w:t xml:space="preserve">brain mask, without image interpolation, in order to retain some </w:t>
      </w:r>
      <w:r w:rsidR="00D80FA8">
        <w:t xml:space="preserve">more </w:t>
      </w:r>
      <w:r>
        <w:t xml:space="preserve">resolution. With this method, a </w:t>
      </w:r>
      <w:r w:rsidR="005F52AB" w:rsidRPr="005F52AB">
        <w:rPr>
          <w:i/>
          <w:iCs/>
        </w:rPr>
        <w:t>cropped image</w:t>
      </w:r>
      <w:r w:rsidR="005F52AB">
        <w:t xml:space="preserve"> with a </w:t>
      </w:r>
      <w:r w:rsidRPr="007F3B42">
        <w:rPr>
          <w:b/>
          <w:bCs/>
        </w:rPr>
        <w:t>voxel size of 1.</w:t>
      </w:r>
      <w:r w:rsidR="005F52AB">
        <w:rPr>
          <w:b/>
          <w:bCs/>
        </w:rPr>
        <w:t>4</w:t>
      </w:r>
      <w:r>
        <w:t xml:space="preserve"> has worked, with a </w:t>
      </w:r>
      <w:r w:rsidR="00B958BF">
        <w:t>3.5</w:t>
      </w:r>
      <w:r>
        <w:t xml:space="preserve"> GB size of the file. </w:t>
      </w:r>
    </w:p>
    <w:p w14:paraId="54E19EA8" w14:textId="13DABC7D" w:rsidR="000477AE" w:rsidRPr="000477AE" w:rsidRDefault="000477AE" w:rsidP="000477AE">
      <w:pPr>
        <w:pStyle w:val="ListParagraph"/>
        <w:ind w:left="1080"/>
        <w:rPr>
          <w:lang w:val="en-US"/>
        </w:rPr>
      </w:pPr>
      <w:r w:rsidRPr="00AB485D">
        <w:rPr>
          <w:color w:val="FF0000"/>
          <w:lang w:val="en-US"/>
        </w:rPr>
        <w:t xml:space="preserve">%Sample input: </w:t>
      </w:r>
      <w:r>
        <w:rPr>
          <w:lang w:val="en-US"/>
        </w:rPr>
        <w:t>tdfc_dynamic_low-res-1.</w:t>
      </w:r>
      <w:r w:rsidR="005F52AB">
        <w:rPr>
          <w:lang w:val="en-US"/>
        </w:rPr>
        <w:t>4</w:t>
      </w:r>
      <w:r>
        <w:rPr>
          <w:lang w:val="en-US"/>
        </w:rPr>
        <w:t xml:space="preserve">vox_sub-ADPRC0001F0 </w:t>
      </w:r>
      <w:proofErr w:type="spellStart"/>
      <w:r>
        <w:rPr>
          <w:lang w:val="en-US"/>
        </w:rPr>
        <w:t>mif</w:t>
      </w:r>
      <w:proofErr w:type="spellEnd"/>
      <w:r>
        <w:rPr>
          <w:lang w:val="en-US"/>
        </w:rPr>
        <w:t xml:space="preserve"> </w:t>
      </w:r>
      <w:r w:rsidRPr="00D11266">
        <w:rPr>
          <w:i/>
          <w:iCs/>
          <w:color w:val="FF0000"/>
          <w:lang w:val="en-US"/>
        </w:rPr>
        <w:t>(</w:t>
      </w:r>
      <w:r w:rsidR="00224111">
        <w:rPr>
          <w:i/>
          <w:iCs/>
          <w:color w:val="FF0000"/>
          <w:lang w:val="en-US"/>
        </w:rPr>
        <w:t>TW-</w:t>
      </w:r>
      <w:proofErr w:type="spellStart"/>
      <w:r w:rsidR="00224111">
        <w:rPr>
          <w:i/>
          <w:iCs/>
          <w:color w:val="FF0000"/>
          <w:lang w:val="en-US"/>
        </w:rPr>
        <w:t>dFC</w:t>
      </w:r>
      <w:proofErr w:type="spellEnd"/>
      <w:r w:rsidR="00224111">
        <w:rPr>
          <w:i/>
          <w:iCs/>
          <w:color w:val="FF0000"/>
          <w:lang w:val="en-US"/>
        </w:rPr>
        <w:t xml:space="preserve"> image</w:t>
      </w:r>
      <w:r w:rsidRPr="00D11266">
        <w:rPr>
          <w:i/>
          <w:iCs/>
          <w:color w:val="FF0000"/>
          <w:lang w:val="en-US"/>
        </w:rPr>
        <w:t>)</w:t>
      </w:r>
      <w:r>
        <w:rPr>
          <w:lang w:val="en-US"/>
        </w:rPr>
        <w:t>, upsampled_mask</w:t>
      </w:r>
      <w:r w:rsidR="005F52AB">
        <w:rPr>
          <w:lang w:val="en-US"/>
        </w:rPr>
        <w:t>_mod-1.4vox_T1coreg.mif</w:t>
      </w:r>
    </w:p>
    <w:p w14:paraId="6E906D51" w14:textId="77777777" w:rsidR="000477AE" w:rsidRDefault="000477AE" w:rsidP="000477AE">
      <w:pPr>
        <w:pStyle w:val="ListParagraph"/>
        <w:ind w:left="1080"/>
        <w:rPr>
          <w:color w:val="FF66FF"/>
          <w:lang w:val="en-US"/>
        </w:rPr>
      </w:pPr>
    </w:p>
    <w:p w14:paraId="61B08427" w14:textId="6A647EAA" w:rsidR="000477AE" w:rsidRPr="000477AE" w:rsidRDefault="000477AE" w:rsidP="000477AE">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grid</w:t>
      </w:r>
      <w:proofErr w:type="spellEnd"/>
      <w:r>
        <w:rPr>
          <w:color w:val="FF66FF"/>
          <w:lang w:val="en-US"/>
        </w:rPr>
        <w:t xml:space="preserve"> </w:t>
      </w:r>
      <w:proofErr w:type="spellStart"/>
      <w:r>
        <w:rPr>
          <w:color w:val="FF66FF"/>
          <w:lang w:val="en-US"/>
        </w:rPr>
        <w:t>regrid</w:t>
      </w:r>
      <w:proofErr w:type="spellEnd"/>
      <w:r>
        <w:rPr>
          <w:color w:val="FF66FF"/>
          <w:lang w:val="en-US"/>
        </w:rPr>
        <w:t xml:space="preserve"> -voxel (specify voxel size number)</w:t>
      </w:r>
    </w:p>
    <w:p w14:paraId="35BEB7E9" w14:textId="4DD4398C" w:rsidR="000477AE" w:rsidRPr="000477AE" w:rsidRDefault="000477AE" w:rsidP="000477AE">
      <w:pPr>
        <w:ind w:left="2160" w:firstLine="720"/>
        <w:rPr>
          <w:color w:val="FF66FF"/>
          <w:lang w:val="en-US"/>
        </w:rPr>
      </w:pPr>
      <w:proofErr w:type="spellStart"/>
      <w:r w:rsidRPr="000477AE">
        <w:rPr>
          <w:color w:val="FF66FF"/>
          <w:lang w:val="en-US"/>
        </w:rPr>
        <w:t>mrgrid</w:t>
      </w:r>
      <w:proofErr w:type="spellEnd"/>
      <w:r w:rsidRPr="000477AE">
        <w:rPr>
          <w:color w:val="FF66FF"/>
          <w:lang w:val="en-US"/>
        </w:rPr>
        <w:t xml:space="preserve"> crop </w:t>
      </w:r>
    </w:p>
    <w:p w14:paraId="70A2264E" w14:textId="77777777" w:rsidR="000477AE" w:rsidRDefault="000477AE" w:rsidP="000477AE">
      <w:pPr>
        <w:pStyle w:val="ListParagraph"/>
        <w:ind w:left="1080"/>
        <w:rPr>
          <w:color w:val="92D050"/>
          <w:lang w:val="en-US"/>
        </w:rPr>
      </w:pPr>
    </w:p>
    <w:p w14:paraId="17A4752D" w14:textId="0707FBC2" w:rsidR="000477AE" w:rsidRPr="006D1265" w:rsidRDefault="000477AE" w:rsidP="000477AE">
      <w:pPr>
        <w:pStyle w:val="ListParagraph"/>
        <w:ind w:left="1080"/>
        <w:rPr>
          <w:color w:val="92D050"/>
          <w:lang w:val="en-US"/>
        </w:rPr>
      </w:pPr>
      <w:r w:rsidRPr="00AB485D">
        <w:rPr>
          <w:color w:val="92D050"/>
          <w:lang w:val="en-US"/>
        </w:rPr>
        <w:t>%Sample output</w:t>
      </w:r>
      <w:r w:rsidR="005F52AB">
        <w:rPr>
          <w:color w:val="92D050"/>
          <w:lang w:val="en-US"/>
        </w:rPr>
        <w:t>:</w:t>
      </w:r>
      <w:r w:rsidRPr="0047613F">
        <w:rPr>
          <w:lang w:val="en-US"/>
        </w:rPr>
        <w:t xml:space="preserve"> </w:t>
      </w:r>
      <w:r w:rsidR="005F52AB">
        <w:rPr>
          <w:lang w:val="en-US"/>
        </w:rPr>
        <w:t>cropped_tdfc_dynamic_low-res-1.4vox_</w:t>
      </w:r>
      <w:r>
        <w:rPr>
          <w:lang w:val="en-US"/>
        </w:rPr>
        <w:t>sub-ADPRC0001F0</w:t>
      </w:r>
      <w:r w:rsidR="005F52AB">
        <w:rPr>
          <w:lang w:val="en-US"/>
        </w:rPr>
        <w:t>.</w:t>
      </w:r>
      <w:r>
        <w:rPr>
          <w:lang w:val="en-US"/>
        </w:rPr>
        <w:t xml:space="preserve">mif </w:t>
      </w:r>
      <w:r w:rsidRPr="0047613F">
        <w:rPr>
          <w:i/>
          <w:iCs/>
          <w:color w:val="92D050"/>
          <w:lang w:val="en-US"/>
        </w:rPr>
        <w:t>(</w:t>
      </w:r>
      <w:r>
        <w:rPr>
          <w:i/>
          <w:iCs/>
          <w:color w:val="92D050"/>
          <w:lang w:val="en-US"/>
        </w:rPr>
        <w:t>resized image</w:t>
      </w:r>
      <w:r w:rsidRPr="0047613F">
        <w:rPr>
          <w:i/>
          <w:iCs/>
          <w:color w:val="92D050"/>
          <w:lang w:val="en-US"/>
        </w:rPr>
        <w:t>)</w:t>
      </w:r>
      <w:r>
        <w:rPr>
          <w:color w:val="92D050"/>
          <w:lang w:val="en-US"/>
        </w:rPr>
        <w:t xml:space="preserve"> </w:t>
      </w:r>
    </w:p>
    <w:p w14:paraId="77926638" w14:textId="1BEFE70F" w:rsidR="00B958BF" w:rsidRDefault="00C37625" w:rsidP="00C37625">
      <w:pPr>
        <w:jc w:val="center"/>
      </w:pPr>
      <w:r>
        <w:rPr>
          <w:noProof/>
        </w:rPr>
        <w:drawing>
          <wp:inline distT="0" distB="0" distL="0" distR="0" wp14:anchorId="40CE2244" wp14:editId="5FF02CB4">
            <wp:extent cx="2791500" cy="2297282"/>
            <wp:effectExtent l="0" t="0" r="889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98610" cy="2303133"/>
                    </a:xfrm>
                    <a:prstGeom prst="rect">
                      <a:avLst/>
                    </a:prstGeom>
                  </pic:spPr>
                </pic:pic>
              </a:graphicData>
            </a:graphic>
          </wp:inline>
        </w:drawing>
      </w:r>
    </w:p>
    <w:p w14:paraId="5D7FF2FA" w14:textId="13B9AD41" w:rsidR="00C37625" w:rsidRPr="00C37625" w:rsidRDefault="00C37625" w:rsidP="00C7287B">
      <w:r>
        <w:t>Cropped TW-</w:t>
      </w:r>
      <w:proofErr w:type="spellStart"/>
      <w:r>
        <w:t>dFC</w:t>
      </w:r>
      <w:proofErr w:type="spellEnd"/>
      <w:r>
        <w:t xml:space="preserve"> image</w:t>
      </w:r>
      <w:r w:rsidR="00836D15">
        <w:t xml:space="preserve"> (at 1.4 voxels)</w:t>
      </w:r>
      <w:r>
        <w:t xml:space="preserve"> overlayed on the T1-dwi </w:t>
      </w:r>
      <w:proofErr w:type="spellStart"/>
      <w:r>
        <w:t>coregistered</w:t>
      </w:r>
      <w:proofErr w:type="spellEnd"/>
      <w:r>
        <w:t xml:space="preserve"> image. </w:t>
      </w:r>
      <w:r w:rsidR="00836D15">
        <w:t>This option allows for more resolution without the image size being too big. Good for visualisation</w:t>
      </w:r>
      <w:r w:rsidR="00CF4779">
        <w:t>; for the final analysis, you do not need to reduce the image resolution</w:t>
      </w:r>
      <w:r w:rsidR="00836D15">
        <w:t xml:space="preserve">. </w:t>
      </w:r>
    </w:p>
    <w:p w14:paraId="2FDCB829" w14:textId="77777777" w:rsidR="00B958BF" w:rsidRDefault="00B958BF" w:rsidP="00C7287B">
      <w:pPr>
        <w:rPr>
          <w:i/>
          <w:iCs/>
        </w:rPr>
      </w:pPr>
    </w:p>
    <w:p w14:paraId="0FCB7FCC" w14:textId="77777777" w:rsidR="00B958BF" w:rsidRDefault="00B958BF" w:rsidP="00C7287B">
      <w:pPr>
        <w:rPr>
          <w:i/>
          <w:iCs/>
        </w:rPr>
      </w:pPr>
    </w:p>
    <w:p w14:paraId="5B6EAD1A" w14:textId="4191C1FB" w:rsidR="004103B6" w:rsidRPr="00560D6F" w:rsidRDefault="00560D6F" w:rsidP="00C7287B">
      <w:pPr>
        <w:rPr>
          <w:i/>
          <w:iCs/>
        </w:rPr>
      </w:pPr>
      <w:r w:rsidRPr="00560D6F">
        <w:rPr>
          <w:i/>
          <w:iCs/>
        </w:rPr>
        <w:t>Sliding windows</w:t>
      </w:r>
    </w:p>
    <w:p w14:paraId="65460269" w14:textId="000D6C8E" w:rsidR="00DD1187" w:rsidRDefault="00142DB2" w:rsidP="00DD1187">
      <w:r>
        <w:t xml:space="preserve">It is also important to consider the size of the sliding window you will be using. In </w:t>
      </w:r>
      <w:r w:rsidR="0017090A">
        <w:fldChar w:fldCharType="begin" w:fldLock="1"/>
      </w:r>
      <w:r w:rsidR="0017090A">
        <w:instrText>ADDIN CSL_CITATION {"citationItems":[{"id":"ITEM-1","itemData":{"DOI":"10.1007/s00429-017-1431-1","ISSN":"18632661","PMID":"28447220","abstract":"Interest in the study of brain connectivity is growing, particularly in understanding the dynamics of the structural/functional connectivity relation. Structural and functional connectivity are most often analysed independently of each other. Track-weighted functional connectivity (TW-FC) was recently proposed as a means to combine structural/functional connectivity information into a single image. We extend here TW-FC in two important ways: first, all the functional data are used without having to define a prior functional network (cf. TW-FC generates a map for a pre-specified network); second, we incorporate time-resolved connectivity information, thus allowing dynamic characterisation of functional connectivity. We refer to this technique as track-weighted dynamic functional connectivity (TW-dFC), which fuses structural/functional connectivity data into a four-dimensional image, providing a new approach to investigate dynamic connectivity. The structural connectivity information effectively ‘constrains’ the extremely large number of possible connections in the functional connectivity data (i.e. each voxel’s connection to every other voxel), thus providing a way of reducing the problem’s dimensionality while still maintaining key data features. The methodology is demonstrated in data from eight healthy subjects, and independent component analysis was subsequently applied to parcellate the corpus callosum, as an illustration of a possible application. TW-dFC maps demonstrate that different white matter pathways can have very different temporal characteristics, corresponding to correlated fluctuations in the grey matter regions they link. A realistic parcellation of the corpus callosum was generated, which was qualitatively similar to topography previously reported. TW-dFC, therefore, provides a complementary new tool to investigate the dynamic nature of brain connectivity.","author":[{"dropping-particle":"","family":"Calamante","given":"Fernando","non-dropping-particle":"","parse-names":false,"suffix":""},{"dropping-particle":"","family":"Smith","given":"Robert E.","non-dropping-particle":"","parse-names":false,"suffix":""},{"dropping-particle":"","family":"Liang","given":"Xiaoyun","non-dropping-particle":"","parse-names":false,"suffix":""},{"dropping-particle":"","family":"Zalesky","given":"Andrew","non-dropping-particle":"","parse-names":false,"suffix":""},{"dropping-particle":"","family":"Connelly","given":"Alan","non-dropping-particle":"","parse-names":false,"suffix":""}],"container-title":"Brain Structure and Function","id":"ITEM-1","issue":"8","issued":{"date-parts":[["2017"]]},"page":"3761-3774","publisher":"Springer Berlin Heidelberg","title":"Track-weighted dynamic functional connectivity (TW-dFC): a new method to study time-resolved functional connectivity","type":"article-journal","volume":"222"},"uris":["http://www.mendeley.com/documents/?uuid=165d99cb-28ba-44ac-80bd-21eda5769bbf"]}],"mendeley":{"formattedCitation":"(Calamante et al., 2017)","plainTextFormattedCitation":"(Calamante et al., 2017)","previouslyFormattedCitation":"(Calamante et al., 2017)"},"properties":{"noteIndex":0},"schema":"https://github.com/citation-style-language/schema/raw/master/csl-citation.json"}</w:instrText>
      </w:r>
      <w:r w:rsidR="0017090A">
        <w:fldChar w:fldCharType="separate"/>
      </w:r>
      <w:r w:rsidR="0017090A" w:rsidRPr="0017090A">
        <w:rPr>
          <w:noProof/>
        </w:rPr>
        <w:t>(Calamante et al., 2017)</w:t>
      </w:r>
      <w:r w:rsidR="0017090A">
        <w:fldChar w:fldCharType="end"/>
      </w:r>
      <w:r w:rsidR="0017090A">
        <w:t xml:space="preserve"> </w:t>
      </w:r>
      <w:r>
        <w:t>paper, they used a 1</w:t>
      </w:r>
      <w:r w:rsidR="00801C16">
        <w:t>-</w:t>
      </w:r>
      <w:r>
        <w:t>minute sliding window, which consisted of 21 volumes</w:t>
      </w:r>
      <w:r w:rsidR="00D80FA8">
        <w:t xml:space="preserve"> from their dataset</w:t>
      </w:r>
      <w:r>
        <w:t>.</w:t>
      </w:r>
      <w:r w:rsidR="0017090A">
        <w:t xml:space="preserve"> </w:t>
      </w:r>
      <w:r w:rsidR="00173B4F">
        <w:t>Choosing a</w:t>
      </w:r>
      <w:r w:rsidR="0017090A">
        <w:t xml:space="preserve"> sliding window is highly debated</w:t>
      </w:r>
      <w:r w:rsidR="00D80FA8">
        <w:t xml:space="preserve"> in literature,</w:t>
      </w:r>
      <w:r w:rsidR="0017090A">
        <w:t xml:space="preserve"> and </w:t>
      </w:r>
      <w:r w:rsidR="00D80FA8">
        <w:t xml:space="preserve">it also </w:t>
      </w:r>
      <w:r w:rsidR="0017090A">
        <w:t>depends on your data,</w:t>
      </w:r>
      <w:r w:rsidR="00173B4F">
        <w:t xml:space="preserve"> as </w:t>
      </w:r>
      <w:r w:rsidR="0099182B">
        <w:t xml:space="preserve">there is a trade-off between shorter vs. longer window timeframes. </w:t>
      </w:r>
      <w:r w:rsidR="00D80FA8">
        <w:t>In general, this trade-off is that a smaller window will capture more signal, but may also include noise, and vice-versa. With choosing your window length, y</w:t>
      </w:r>
      <w:r w:rsidR="0099182B">
        <w:t>ou want to minimise</w:t>
      </w:r>
      <w:r w:rsidR="00173B4F">
        <w:t xml:space="preserve"> false positives</w:t>
      </w:r>
      <w:r w:rsidR="00D80FA8">
        <w:t xml:space="preserve"> as best as you can. </w:t>
      </w:r>
      <w:r w:rsidR="00173B4F">
        <w:t xml:space="preserve">Based on </w:t>
      </w:r>
      <w:r w:rsidR="0017090A">
        <w:t xml:space="preserve"> </w:t>
      </w:r>
      <w:r w:rsidR="0017090A">
        <w:fldChar w:fldCharType="begin" w:fldLock="1"/>
      </w:r>
      <w:r w:rsidR="007C6B44">
        <w:instrText>ADDIN CSL_CITATION {"citationItems":[{"id":"ITEM-1","itemData":{"DOI":"10.1016/j.neuroimage.2015.03.047","ISSN":"10959572","PMID":"25818688","abstract":"Sliding-window correlation is an emerging method for mapping time-resolved, resting-state functional connectivity. To avoid mapping spurious connectivity fluctuations (false positives), Leonardi and Van De Ville recently recommended choosing a window length exceeding the longest wavelength composing the BOLD signal, usually assumed to be ~. 100. s. Here, we provide further statistical support for this rule of thumb. However, we demonstrate that non-stationary fluctuations in functional connectivity can in theory be detected with much shorter window lengths (e.g. 40. s), while maintaining nominal control of false positives. We find that statistical power is near-maximal for window lengths chosen according to Leonardi and Van De Ville's rule of thumb. Furthermore, we lay some foundations for a parametric test to identify non-stationary fluctuations in functional connectivity, also noting limitations of the sinusoidal model upon which our work, and the work of Leonardi and Van De Ville, is based. Most notably, our analytical results pertain to covariances, as does our statistical test, whereas functional connectivity is more commonly measured using correlations.","author":[{"dropping-particle":"","family":"Zalesky","given":"Andrew","non-dropping-particle":"","parse-names":false,"suffix":""},{"dropping-particle":"","family":"Breakspear","given":"Michael","non-dropping-particle":"","parse-names":false,"suffix":""}],"container-title":"NeuroImage","id":"ITEM-1","issued":{"date-parts":[["2015"]]},"page":"466-470","publisher":"Elsevier Inc.","title":"Towards a statistical test for functional connectivity dynamics","type":"article-journal","volume":"114"},"uris":["http://www.mendeley.com/documents/?uuid=80dacb18-7186-4f8f-a6e3-208cad481392"]}],"mendeley":{"formattedCitation":"(Zalesky &amp; Breakspear, 2015)","plainTextFormattedCitation":"(Zalesky &amp; Breakspear, 2015)","previouslyFormattedCitation":"(Zalesky &amp; Breakspear, 2015)"},"properties":{"noteIndex":0},"schema":"https://github.com/citation-style-language/schema/raw/master/csl-citation.json"}</w:instrText>
      </w:r>
      <w:r w:rsidR="0017090A">
        <w:fldChar w:fldCharType="separate"/>
      </w:r>
      <w:r w:rsidR="0017090A" w:rsidRPr="0017090A">
        <w:rPr>
          <w:noProof/>
        </w:rPr>
        <w:t>(Zalesky &amp; Breakspear, 2015)</w:t>
      </w:r>
      <w:r w:rsidR="0017090A">
        <w:fldChar w:fldCharType="end"/>
      </w:r>
      <w:r w:rsidR="00173B4F">
        <w:t xml:space="preserve">, </w:t>
      </w:r>
      <w:r w:rsidR="00BB78EE">
        <w:t xml:space="preserve">I chose a </w:t>
      </w:r>
      <w:r w:rsidR="007F3B42" w:rsidRPr="007F3B42">
        <w:rPr>
          <w:b/>
          <w:bCs/>
        </w:rPr>
        <w:t>1</w:t>
      </w:r>
      <w:r w:rsidR="00801C16">
        <w:rPr>
          <w:b/>
          <w:bCs/>
        </w:rPr>
        <w:t>-</w:t>
      </w:r>
      <w:r w:rsidR="007F3B42" w:rsidRPr="007F3B42">
        <w:rPr>
          <w:b/>
          <w:bCs/>
        </w:rPr>
        <w:t xml:space="preserve">minute </w:t>
      </w:r>
      <w:r w:rsidR="00BB78EE" w:rsidRPr="007F3B42">
        <w:rPr>
          <w:b/>
          <w:bCs/>
        </w:rPr>
        <w:t>sliding window</w:t>
      </w:r>
      <w:r w:rsidR="00BB78EE">
        <w:t xml:space="preserve">. </w:t>
      </w:r>
      <w:r w:rsidR="00B71109">
        <w:t xml:space="preserve">If you have relatively lower signal-to-noise-ratio (SNR), then you can get away with having a smaller time window length. </w:t>
      </w:r>
      <w:hyperlink w:anchor="Note_2" w:history="1">
        <w:r w:rsidR="002D6A01">
          <w:rPr>
            <w:rStyle w:val="Hyperlink"/>
            <w:vertAlign w:val="superscript"/>
          </w:rPr>
          <w:t>2</w:t>
        </w:r>
      </w:hyperlink>
      <w:r w:rsidR="007C6B44">
        <w:rPr>
          <w:vertAlign w:val="superscript"/>
        </w:rPr>
        <w:t xml:space="preserve"> </w:t>
      </w:r>
      <w:r w:rsidR="007C6B44">
        <w:t>You</w:t>
      </w:r>
      <w:r w:rsidR="00A37347">
        <w:t xml:space="preserve"> can also have a choice in the shape of the window - </w:t>
      </w:r>
      <w:r w:rsidR="00A37347" w:rsidRPr="00A37347">
        <w:t xml:space="preserve">rectangle, triangle, cosine, </w:t>
      </w:r>
      <w:proofErr w:type="spellStart"/>
      <w:r w:rsidR="00A37347" w:rsidRPr="00A37347">
        <w:t>hann</w:t>
      </w:r>
      <w:proofErr w:type="spellEnd"/>
      <w:r w:rsidR="00A37347" w:rsidRPr="00A37347">
        <w:t xml:space="preserve">, hamming and </w:t>
      </w:r>
      <w:proofErr w:type="spellStart"/>
      <w:r w:rsidR="00A37347" w:rsidRPr="00A37347">
        <w:t>lanczos</w:t>
      </w:r>
      <w:proofErr w:type="spellEnd"/>
      <w:r w:rsidR="00A37347">
        <w:t xml:space="preserve">. </w:t>
      </w:r>
    </w:p>
    <w:p w14:paraId="140FFF21" w14:textId="4A593F7C" w:rsidR="006B0DDE" w:rsidRPr="006B0DDE" w:rsidRDefault="006B0DDE" w:rsidP="00DD1187">
      <w:r>
        <w:t xml:space="preserve">Principles of FMRI - Sliding windows: </w:t>
      </w:r>
      <w:hyperlink r:id="rId34" w:history="1">
        <w:r w:rsidRPr="00FB0736">
          <w:rPr>
            <w:rStyle w:val="Hyperlink"/>
            <w:sz w:val="18"/>
            <w:szCs w:val="18"/>
          </w:rPr>
          <w:t>https://www.youtube.com/watch?v=lV9thGD18JI&amp;t=97s</w:t>
        </w:r>
      </w:hyperlink>
    </w:p>
    <w:p w14:paraId="0E93C73E" w14:textId="728B9C19" w:rsidR="00FE5AFE" w:rsidRDefault="00FE5AFE" w:rsidP="00DD1187">
      <w:pPr>
        <w:rPr>
          <w:lang w:val="en-US"/>
        </w:rPr>
      </w:pPr>
      <w:r>
        <w:rPr>
          <w:lang w:val="en-US"/>
        </w:rPr>
        <w:t xml:space="preserve">Below is an example from one participant’s </w:t>
      </w:r>
      <w:r w:rsidR="00953F00">
        <w:rPr>
          <w:lang w:val="en-US"/>
        </w:rPr>
        <w:t>TW</w:t>
      </w:r>
      <w:r w:rsidR="00171E2D">
        <w:rPr>
          <w:lang w:val="en-US"/>
        </w:rPr>
        <w:t>-</w:t>
      </w:r>
      <w:proofErr w:type="spellStart"/>
      <w:r w:rsidR="00953F00">
        <w:rPr>
          <w:lang w:val="en-US"/>
        </w:rPr>
        <w:t>dFC</w:t>
      </w:r>
      <w:proofErr w:type="spellEnd"/>
      <w:r>
        <w:rPr>
          <w:lang w:val="en-US"/>
        </w:rPr>
        <w:t xml:space="preserve"> image</w:t>
      </w:r>
      <w:r w:rsidR="00163FB2">
        <w:rPr>
          <w:lang w:val="en-US"/>
        </w:rPr>
        <w:t xml:space="preserve"> (voxel 2.1)</w:t>
      </w:r>
      <w:r>
        <w:rPr>
          <w:lang w:val="en-US"/>
        </w:rPr>
        <w:t xml:space="preserve"> </w:t>
      </w:r>
      <w:r w:rsidR="00D0016D">
        <w:rPr>
          <w:lang w:val="en-US"/>
        </w:rPr>
        <w:t xml:space="preserve">overlayed on the </w:t>
      </w:r>
      <w:proofErr w:type="spellStart"/>
      <w:r w:rsidR="00953F00">
        <w:rPr>
          <w:lang w:val="en-US"/>
        </w:rPr>
        <w:t>anat-dwi</w:t>
      </w:r>
      <w:proofErr w:type="spellEnd"/>
      <w:r w:rsidR="00953F00">
        <w:rPr>
          <w:lang w:val="en-US"/>
        </w:rPr>
        <w:t xml:space="preserve"> </w:t>
      </w:r>
      <w:proofErr w:type="spellStart"/>
      <w:r w:rsidR="00953F00">
        <w:rPr>
          <w:lang w:val="en-US"/>
        </w:rPr>
        <w:t>coreg</w:t>
      </w:r>
      <w:proofErr w:type="spellEnd"/>
      <w:r w:rsidR="00D0016D">
        <w:rPr>
          <w:lang w:val="en-US"/>
        </w:rPr>
        <w:t xml:space="preserve"> image </w:t>
      </w:r>
      <w:r>
        <w:rPr>
          <w:lang w:val="en-US"/>
        </w:rPr>
        <w:t xml:space="preserve">over a time span with a </w:t>
      </w:r>
      <w:r w:rsidR="00D0016D">
        <w:rPr>
          <w:lang w:val="en-US"/>
        </w:rPr>
        <w:t>1</w:t>
      </w:r>
      <w:r w:rsidR="00163FB2">
        <w:rPr>
          <w:lang w:val="en-US"/>
        </w:rPr>
        <w:t>-</w:t>
      </w:r>
      <w:r w:rsidR="00D0016D">
        <w:rPr>
          <w:lang w:val="en-US"/>
        </w:rPr>
        <w:t>minute</w:t>
      </w:r>
      <w:r>
        <w:rPr>
          <w:lang w:val="en-US"/>
        </w:rPr>
        <w:t xml:space="preserve"> sliding window. </w:t>
      </w:r>
      <w:r w:rsidR="00FC55D7">
        <w:rPr>
          <w:lang w:val="en-US"/>
        </w:rPr>
        <w:t xml:space="preserve">It is showing the correlation (-0.7 to 0.7) of the </w:t>
      </w:r>
      <w:proofErr w:type="spellStart"/>
      <w:r w:rsidR="00FC55D7">
        <w:rPr>
          <w:lang w:val="en-US"/>
        </w:rPr>
        <w:t>fmri</w:t>
      </w:r>
      <w:proofErr w:type="spellEnd"/>
      <w:r w:rsidR="00FC55D7">
        <w:rPr>
          <w:lang w:val="en-US"/>
        </w:rPr>
        <w:t xml:space="preserve"> BOLD data between the track endpoints for every voxel. </w:t>
      </w:r>
      <w:r w:rsidR="00DF7E55">
        <w:rPr>
          <w:lang w:val="en-US"/>
        </w:rPr>
        <w:t>*</w:t>
      </w:r>
    </w:p>
    <w:p w14:paraId="3D4B38AB" w14:textId="3117B044" w:rsidR="00FE5AFE" w:rsidRDefault="00FC55D7" w:rsidP="00DD1187">
      <w:pPr>
        <w:rPr>
          <w:lang w:val="en-US"/>
        </w:rPr>
      </w:pPr>
      <w:r>
        <w:rPr>
          <w:noProof/>
        </w:rPr>
        <w:drawing>
          <wp:inline distT="0" distB="0" distL="0" distR="0" wp14:anchorId="38E7FBDE" wp14:editId="03300B4D">
            <wp:extent cx="923495" cy="123063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46924" cy="1261851"/>
                    </a:xfrm>
                    <a:prstGeom prst="rect">
                      <a:avLst/>
                    </a:prstGeom>
                  </pic:spPr>
                </pic:pic>
              </a:graphicData>
            </a:graphic>
          </wp:inline>
        </w:drawing>
      </w:r>
      <w:r>
        <w:rPr>
          <w:lang w:val="en-US"/>
        </w:rPr>
        <w:t xml:space="preserve">  </w:t>
      </w:r>
      <w:r>
        <w:rPr>
          <w:noProof/>
        </w:rPr>
        <w:drawing>
          <wp:inline distT="0" distB="0" distL="0" distR="0" wp14:anchorId="04827716" wp14:editId="7B55A218">
            <wp:extent cx="1076325" cy="12263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105578" cy="1259635"/>
                    </a:xfrm>
                    <a:prstGeom prst="rect">
                      <a:avLst/>
                    </a:prstGeom>
                  </pic:spPr>
                </pic:pic>
              </a:graphicData>
            </a:graphic>
          </wp:inline>
        </w:drawing>
      </w:r>
      <w:r>
        <w:rPr>
          <w:lang w:val="en-US"/>
        </w:rPr>
        <w:t xml:space="preserve">  </w:t>
      </w:r>
      <w:r>
        <w:rPr>
          <w:noProof/>
        </w:rPr>
        <w:drawing>
          <wp:inline distT="0" distB="0" distL="0" distR="0" wp14:anchorId="7794934D" wp14:editId="240A5ACC">
            <wp:extent cx="942975" cy="1211138"/>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974830" cy="1252052"/>
                    </a:xfrm>
                    <a:prstGeom prst="rect">
                      <a:avLst/>
                    </a:prstGeom>
                  </pic:spPr>
                </pic:pic>
              </a:graphicData>
            </a:graphic>
          </wp:inline>
        </w:drawing>
      </w:r>
      <w:r>
        <w:rPr>
          <w:lang w:val="en-US"/>
        </w:rPr>
        <w:t xml:space="preserve">  </w:t>
      </w:r>
      <w:r>
        <w:rPr>
          <w:noProof/>
        </w:rPr>
        <w:drawing>
          <wp:inline distT="0" distB="0" distL="0" distR="0" wp14:anchorId="3A185602" wp14:editId="0FE3F61F">
            <wp:extent cx="1000656" cy="1217614"/>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023640" cy="1245582"/>
                    </a:xfrm>
                    <a:prstGeom prst="rect">
                      <a:avLst/>
                    </a:prstGeom>
                  </pic:spPr>
                </pic:pic>
              </a:graphicData>
            </a:graphic>
          </wp:inline>
        </w:drawing>
      </w:r>
      <w:r>
        <w:rPr>
          <w:lang w:val="en-US"/>
        </w:rPr>
        <w:t xml:space="preserve">  </w:t>
      </w:r>
      <w:r>
        <w:rPr>
          <w:noProof/>
        </w:rPr>
        <w:drawing>
          <wp:inline distT="0" distB="0" distL="0" distR="0" wp14:anchorId="39C6FB68" wp14:editId="76849513">
            <wp:extent cx="914400" cy="1219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flipH="1">
                      <a:off x="0" y="0"/>
                      <a:ext cx="926484" cy="1235312"/>
                    </a:xfrm>
                    <a:prstGeom prst="rect">
                      <a:avLst/>
                    </a:prstGeom>
                  </pic:spPr>
                </pic:pic>
              </a:graphicData>
            </a:graphic>
          </wp:inline>
        </w:drawing>
      </w:r>
    </w:p>
    <w:p w14:paraId="4034F12F" w14:textId="5CBBED61" w:rsidR="00F66CA8" w:rsidRPr="00FC55D7" w:rsidRDefault="00FC55D7" w:rsidP="00FC55D7">
      <w:pPr>
        <w:rPr>
          <w:b/>
          <w:bCs/>
          <w:lang w:val="en-US"/>
        </w:rPr>
      </w:pPr>
      <w:r>
        <w:rPr>
          <w:lang w:val="en-US"/>
        </w:rPr>
        <w:t xml:space="preserve">            </w:t>
      </w:r>
      <w:r w:rsidRPr="00FC55D7">
        <w:rPr>
          <w:b/>
          <w:bCs/>
          <w:lang w:val="en-US"/>
        </w:rPr>
        <w:t xml:space="preserve">20                        100 </w:t>
      </w:r>
      <w:r w:rsidRPr="00FC55D7">
        <w:rPr>
          <w:b/>
          <w:bCs/>
          <w:lang w:val="en-US"/>
        </w:rPr>
        <w:tab/>
      </w:r>
      <w:r w:rsidRPr="00FC55D7">
        <w:rPr>
          <w:b/>
          <w:bCs/>
          <w:lang w:val="en-US"/>
        </w:rPr>
        <w:tab/>
        <w:t xml:space="preserve">    180</w:t>
      </w:r>
      <w:r w:rsidRPr="00FC55D7">
        <w:rPr>
          <w:b/>
          <w:bCs/>
          <w:lang w:val="en-US"/>
        </w:rPr>
        <w:tab/>
      </w:r>
      <w:r w:rsidRPr="00FC55D7">
        <w:rPr>
          <w:b/>
          <w:bCs/>
          <w:lang w:val="en-US"/>
        </w:rPr>
        <w:tab/>
        <w:t xml:space="preserve">         350</w:t>
      </w:r>
      <w:r w:rsidRPr="00FC55D7">
        <w:rPr>
          <w:b/>
          <w:bCs/>
          <w:lang w:val="en-US"/>
        </w:rPr>
        <w:tab/>
        <w:t xml:space="preserve">            430</w:t>
      </w:r>
    </w:p>
    <w:p w14:paraId="3588FB1E" w14:textId="7064B4B1" w:rsidR="00F66CA8" w:rsidRDefault="00FC55D7" w:rsidP="00DD1187">
      <w:pPr>
        <w:rPr>
          <w:lang w:val="en-US"/>
        </w:rPr>
      </w:pPr>
      <w:r>
        <w:rPr>
          <w:lang w:val="en-US"/>
        </w:rPr>
        <w:tab/>
      </w:r>
      <w:r>
        <w:rPr>
          <w:lang w:val="en-US"/>
        </w:rPr>
        <w:tab/>
      </w:r>
      <w:r>
        <w:rPr>
          <w:lang w:val="en-US"/>
        </w:rPr>
        <w:tab/>
      </w:r>
      <w:r>
        <w:rPr>
          <w:lang w:val="en-US"/>
        </w:rPr>
        <w:tab/>
        <w:t>Volumes (over time)</w:t>
      </w:r>
    </w:p>
    <w:p w14:paraId="464EBB0E" w14:textId="4E552A45" w:rsidR="00F66CA8" w:rsidRDefault="00FC55D7" w:rsidP="00DD1187">
      <w:pPr>
        <w:rPr>
          <w:lang w:val="en-US"/>
        </w:rPr>
      </w:pPr>
      <w:r>
        <w:rPr>
          <w:noProof/>
        </w:rPr>
        <w:drawing>
          <wp:inline distT="0" distB="0" distL="0" distR="0" wp14:anchorId="34436605" wp14:editId="0BB7709B">
            <wp:extent cx="1114425" cy="11317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78246" cy="1196514"/>
                    </a:xfrm>
                    <a:prstGeom prst="rect">
                      <a:avLst/>
                    </a:prstGeom>
                  </pic:spPr>
                </pic:pic>
              </a:graphicData>
            </a:graphic>
          </wp:inline>
        </w:drawing>
      </w:r>
    </w:p>
    <w:p w14:paraId="00F40C91" w14:textId="6C3AAC04" w:rsidR="00F66CA8" w:rsidRDefault="006F6931" w:rsidP="00DD1187">
      <w:pPr>
        <w:rPr>
          <w:lang w:val="en-US"/>
        </w:rPr>
      </w:pPr>
      <w:r>
        <w:rPr>
          <w:lang w:val="en-US"/>
        </w:rPr>
        <w:t xml:space="preserve">Video file: </w:t>
      </w:r>
    </w:p>
    <w:p w14:paraId="726AD6F6" w14:textId="7F201EF1" w:rsidR="00F66CA8" w:rsidRDefault="00DF5CD5" w:rsidP="00DD1187">
      <w:pPr>
        <w:rPr>
          <w:lang w:val="en-US"/>
        </w:rPr>
      </w:pPr>
      <w:r>
        <w:rPr>
          <w:lang w:val="en-US"/>
        </w:rPr>
        <w:object w:dxaOrig="1532" w:dyaOrig="991" w14:anchorId="0C71A6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49.5pt" o:ole="">
            <v:imagedata r:id="rId41" o:title=""/>
          </v:shape>
          <o:OLEObject Type="Embed" ProgID="Package" ShapeID="_x0000_i1025" DrawAspect="Icon" ObjectID="_1692720652" r:id="rId42"/>
        </w:object>
      </w:r>
      <w:r w:rsidR="00BE7412">
        <w:rPr>
          <w:lang w:val="en-US"/>
        </w:rPr>
        <w:t>(on local computer)</w:t>
      </w:r>
    </w:p>
    <w:p w14:paraId="45C0C61D" w14:textId="572512B1" w:rsidR="00BE7412" w:rsidRDefault="0034036A" w:rsidP="00DD1187">
      <w:pPr>
        <w:rPr>
          <w:lang w:val="en-US"/>
        </w:rPr>
      </w:pPr>
      <w:r>
        <w:rPr>
          <w:lang w:val="en-US"/>
        </w:rPr>
        <w:t xml:space="preserve">Link </w:t>
      </w:r>
      <w:r>
        <w:rPr>
          <w:lang w:val="en-US"/>
        </w:rPr>
        <w:tab/>
      </w:r>
      <w:r>
        <w:rPr>
          <w:lang w:val="en-US"/>
        </w:rPr>
        <w:tab/>
      </w:r>
      <w:r w:rsidR="00BE7412">
        <w:rPr>
          <w:lang w:val="en-US"/>
        </w:rPr>
        <w:t>(Google Drive)</w:t>
      </w:r>
    </w:p>
    <w:p w14:paraId="1600EB96" w14:textId="1DA9079B" w:rsidR="000F29A1" w:rsidRDefault="000F29A1" w:rsidP="00DD1187">
      <w:pPr>
        <w:rPr>
          <w:lang w:val="en-US"/>
        </w:rPr>
      </w:pPr>
    </w:p>
    <w:p w14:paraId="78957F60" w14:textId="49B53CF9" w:rsidR="00F453A1" w:rsidRDefault="00DF7E55" w:rsidP="00DD1187">
      <w:pPr>
        <w:rPr>
          <w:lang w:val="en-US"/>
        </w:rPr>
      </w:pPr>
      <w:r>
        <w:rPr>
          <w:lang w:val="en-US"/>
        </w:rPr>
        <w:t xml:space="preserve">* </w:t>
      </w:r>
      <w:r w:rsidR="00F453A1">
        <w:rPr>
          <w:lang w:val="en-US"/>
        </w:rPr>
        <w:t xml:space="preserve">For better visualization, you can convert the </w:t>
      </w:r>
      <w:r w:rsidR="00F453A1" w:rsidRPr="00F453A1">
        <w:rPr>
          <w:b/>
          <w:bCs/>
          <w:lang w:val="en-US"/>
        </w:rPr>
        <w:t>0</w:t>
      </w:r>
      <w:r w:rsidR="00F453A1">
        <w:rPr>
          <w:lang w:val="en-US"/>
        </w:rPr>
        <w:t xml:space="preserve"> values from every voxel as </w:t>
      </w:r>
      <w:proofErr w:type="spellStart"/>
      <w:r w:rsidR="00F453A1">
        <w:rPr>
          <w:lang w:val="en-US"/>
        </w:rPr>
        <w:t>NaN</w:t>
      </w:r>
      <w:proofErr w:type="spellEnd"/>
      <w:r w:rsidR="00F453A1">
        <w:rPr>
          <w:lang w:val="en-US"/>
        </w:rPr>
        <w:t xml:space="preserve">, so as to </w:t>
      </w:r>
      <w:r w:rsidR="00BB72BF">
        <w:rPr>
          <w:lang w:val="en-US"/>
        </w:rPr>
        <w:t>‘</w:t>
      </w:r>
      <w:r w:rsidR="00F453A1">
        <w:rPr>
          <w:lang w:val="en-US"/>
        </w:rPr>
        <w:t>black them out</w:t>
      </w:r>
      <w:r w:rsidR="00BB72BF">
        <w:rPr>
          <w:lang w:val="en-US"/>
        </w:rPr>
        <w:t>’</w:t>
      </w:r>
      <w:r w:rsidR="00F453A1">
        <w:rPr>
          <w:lang w:val="en-US"/>
        </w:rPr>
        <w:t xml:space="preserve">: </w:t>
      </w:r>
    </w:p>
    <w:p w14:paraId="50882E38" w14:textId="1361F11D" w:rsidR="00F453A1" w:rsidRDefault="00F453A1" w:rsidP="00DD1187">
      <w:pPr>
        <w:rPr>
          <w:lang w:val="en-US"/>
        </w:rPr>
      </w:pPr>
    </w:p>
    <w:p w14:paraId="344C318C" w14:textId="4FCFDF56" w:rsidR="00224111" w:rsidRPr="000477AE" w:rsidRDefault="00224111" w:rsidP="00224111">
      <w:pPr>
        <w:pStyle w:val="ListParagraph"/>
        <w:ind w:left="1080"/>
        <w:rPr>
          <w:lang w:val="en-US"/>
        </w:rPr>
      </w:pPr>
      <w:r w:rsidRPr="00AB485D">
        <w:rPr>
          <w:color w:val="FF0000"/>
          <w:lang w:val="en-US"/>
        </w:rPr>
        <w:t xml:space="preserve">%Sample input: </w:t>
      </w:r>
      <w:r>
        <w:rPr>
          <w:lang w:val="en-US"/>
        </w:rPr>
        <w:t xml:space="preserve">tdfc_dynamic_low-res-1.4vox_sub-ADPRC0001F0 </w:t>
      </w:r>
      <w:proofErr w:type="spellStart"/>
      <w:r>
        <w:rPr>
          <w:lang w:val="en-US"/>
        </w:rPr>
        <w:t>mif</w:t>
      </w:r>
      <w:proofErr w:type="spellEnd"/>
      <w:r>
        <w:rPr>
          <w:lang w:val="en-US"/>
        </w:rPr>
        <w:t xml:space="preserve"> </w:t>
      </w:r>
      <w:r w:rsidRPr="00D11266">
        <w:rPr>
          <w:i/>
          <w:iCs/>
          <w:color w:val="FF0000"/>
          <w:lang w:val="en-US"/>
        </w:rPr>
        <w:t>(</w:t>
      </w:r>
      <w:r>
        <w:rPr>
          <w:i/>
          <w:iCs/>
          <w:color w:val="FF0000"/>
          <w:lang w:val="en-US"/>
        </w:rPr>
        <w:t>TW-</w:t>
      </w:r>
      <w:proofErr w:type="spellStart"/>
      <w:r>
        <w:rPr>
          <w:i/>
          <w:iCs/>
          <w:color w:val="FF0000"/>
          <w:lang w:val="en-US"/>
        </w:rPr>
        <w:t>dFC</w:t>
      </w:r>
      <w:proofErr w:type="spellEnd"/>
      <w:r>
        <w:rPr>
          <w:i/>
          <w:iCs/>
          <w:color w:val="FF0000"/>
          <w:lang w:val="en-US"/>
        </w:rPr>
        <w:t xml:space="preserve">  image</w:t>
      </w:r>
      <w:r w:rsidRPr="00D11266">
        <w:rPr>
          <w:i/>
          <w:iCs/>
          <w:color w:val="FF0000"/>
          <w:lang w:val="en-US"/>
        </w:rPr>
        <w:t>)</w:t>
      </w:r>
      <w:r>
        <w:rPr>
          <w:lang w:val="en-US"/>
        </w:rPr>
        <w:t>, upsampled_mask_mod-1.4vox_T1coreg.mif</w:t>
      </w:r>
    </w:p>
    <w:p w14:paraId="6A159050" w14:textId="77777777" w:rsidR="00224111" w:rsidRDefault="00224111" w:rsidP="00224111">
      <w:pPr>
        <w:pStyle w:val="ListParagraph"/>
        <w:ind w:left="1080"/>
        <w:rPr>
          <w:color w:val="FF66FF"/>
          <w:lang w:val="en-US"/>
        </w:rPr>
      </w:pPr>
    </w:p>
    <w:p w14:paraId="584E3FB4" w14:textId="5F2C2EB4" w:rsidR="00224111" w:rsidRPr="000477AE" w:rsidRDefault="00224111" w:rsidP="00224111">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math</w:t>
      </w:r>
      <w:proofErr w:type="spellEnd"/>
    </w:p>
    <w:p w14:paraId="6BCBD7EE" w14:textId="23A201AE" w:rsidR="00224111" w:rsidRDefault="00224111" w:rsidP="00224111">
      <w:pPr>
        <w:ind w:left="2160" w:firstLine="720"/>
        <w:rPr>
          <w:color w:val="FF66FF"/>
          <w:lang w:val="en-US"/>
        </w:rPr>
      </w:pPr>
      <w:proofErr w:type="spellStart"/>
      <w:r>
        <w:rPr>
          <w:color w:val="FF66FF"/>
          <w:lang w:val="en-US"/>
        </w:rPr>
        <w:t>m</w:t>
      </w:r>
      <w:r w:rsidRPr="000477AE">
        <w:rPr>
          <w:color w:val="FF66FF"/>
          <w:lang w:val="en-US"/>
        </w:rPr>
        <w:t>r</w:t>
      </w:r>
      <w:r>
        <w:rPr>
          <w:color w:val="FF66FF"/>
          <w:lang w:val="en-US"/>
        </w:rPr>
        <w:t>threshold</w:t>
      </w:r>
      <w:proofErr w:type="spellEnd"/>
    </w:p>
    <w:p w14:paraId="4CEEB2C8" w14:textId="54701B04" w:rsidR="00224111" w:rsidRPr="000477AE" w:rsidRDefault="00224111" w:rsidP="00224111">
      <w:pPr>
        <w:ind w:left="2160" w:firstLine="720"/>
        <w:rPr>
          <w:color w:val="FF66FF"/>
          <w:lang w:val="en-US"/>
        </w:rPr>
      </w:pPr>
      <w:proofErr w:type="spellStart"/>
      <w:r>
        <w:rPr>
          <w:color w:val="FF66FF"/>
          <w:lang w:val="en-US"/>
        </w:rPr>
        <w:t>mrcalc</w:t>
      </w:r>
      <w:proofErr w:type="spellEnd"/>
      <w:r w:rsidRPr="000477AE">
        <w:rPr>
          <w:color w:val="FF66FF"/>
          <w:lang w:val="en-US"/>
        </w:rPr>
        <w:t xml:space="preserve"> </w:t>
      </w:r>
    </w:p>
    <w:p w14:paraId="7C4D8D0D" w14:textId="77777777" w:rsidR="00224111" w:rsidRDefault="00224111" w:rsidP="00224111">
      <w:pPr>
        <w:pStyle w:val="ListParagraph"/>
        <w:ind w:left="1080"/>
        <w:rPr>
          <w:color w:val="92D050"/>
          <w:lang w:val="en-US"/>
        </w:rPr>
      </w:pPr>
    </w:p>
    <w:p w14:paraId="436431F2" w14:textId="78BBBCB1" w:rsidR="005F229D" w:rsidRDefault="00224111" w:rsidP="005F229D">
      <w:pPr>
        <w:pStyle w:val="ListParagraph"/>
        <w:ind w:left="1080"/>
        <w:rPr>
          <w:color w:val="92D050"/>
          <w:lang w:val="en-US"/>
        </w:rPr>
      </w:pPr>
      <w:r w:rsidRPr="00AB485D">
        <w:rPr>
          <w:color w:val="92D050"/>
          <w:lang w:val="en-US"/>
        </w:rPr>
        <w:t>%Sample output</w:t>
      </w:r>
      <w:r>
        <w:rPr>
          <w:color w:val="92D050"/>
          <w:lang w:val="en-US"/>
        </w:rPr>
        <w:t>:</w:t>
      </w:r>
      <w:r w:rsidRPr="0047613F">
        <w:rPr>
          <w:lang w:val="en-US"/>
        </w:rPr>
        <w:t xml:space="preserve"> </w:t>
      </w:r>
      <w:r>
        <w:rPr>
          <w:lang w:val="en-US"/>
        </w:rPr>
        <w:t>tdfc_dynamic_</w:t>
      </w:r>
      <w:r w:rsidR="00171E2D">
        <w:rPr>
          <w:lang w:val="en-US"/>
        </w:rPr>
        <w:t>nan_</w:t>
      </w:r>
      <w:r>
        <w:rPr>
          <w:lang w:val="en-US"/>
        </w:rPr>
        <w:t xml:space="preserve">low-res-1.4vox_sub-ADPRC0001F0.mif </w:t>
      </w:r>
      <w:r w:rsidRPr="0047613F">
        <w:rPr>
          <w:i/>
          <w:iCs/>
          <w:color w:val="92D050"/>
          <w:lang w:val="en-US"/>
        </w:rPr>
        <w:t>(</w:t>
      </w:r>
      <w:r w:rsidR="00171E2D">
        <w:rPr>
          <w:i/>
          <w:iCs/>
          <w:color w:val="92D050"/>
          <w:lang w:val="en-US"/>
        </w:rPr>
        <w:t xml:space="preserve">the zeros have been transformed to </w:t>
      </w:r>
      <w:proofErr w:type="spellStart"/>
      <w:r w:rsidR="00171E2D">
        <w:rPr>
          <w:i/>
          <w:iCs/>
          <w:color w:val="92D050"/>
          <w:lang w:val="en-US"/>
        </w:rPr>
        <w:t>NaNs</w:t>
      </w:r>
      <w:proofErr w:type="spellEnd"/>
      <w:r w:rsidR="00171E2D">
        <w:rPr>
          <w:i/>
          <w:iCs/>
          <w:color w:val="92D050"/>
          <w:lang w:val="en-US"/>
        </w:rPr>
        <w:t xml:space="preserve"> in this image</w:t>
      </w:r>
      <w:r w:rsidRPr="0047613F">
        <w:rPr>
          <w:i/>
          <w:iCs/>
          <w:color w:val="92D050"/>
          <w:lang w:val="en-US"/>
        </w:rPr>
        <w:t>)</w:t>
      </w:r>
      <w:r>
        <w:rPr>
          <w:color w:val="92D050"/>
          <w:lang w:val="en-US"/>
        </w:rPr>
        <w:t xml:space="preserve"> </w:t>
      </w:r>
    </w:p>
    <w:p w14:paraId="0EAB45D1" w14:textId="5542C4F1" w:rsidR="005F229D" w:rsidRDefault="005F229D" w:rsidP="005F229D">
      <w:pPr>
        <w:jc w:val="center"/>
        <w:rPr>
          <w:color w:val="92D050"/>
          <w:lang w:val="en-US"/>
        </w:rPr>
      </w:pPr>
      <w:r>
        <w:rPr>
          <w:noProof/>
        </w:rPr>
        <w:drawing>
          <wp:inline distT="0" distB="0" distL="0" distR="0" wp14:anchorId="161AF9E4" wp14:editId="21E56761">
            <wp:extent cx="2924175" cy="209998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945915" cy="2115600"/>
                    </a:xfrm>
                    <a:prstGeom prst="rect">
                      <a:avLst/>
                    </a:prstGeom>
                  </pic:spPr>
                </pic:pic>
              </a:graphicData>
            </a:graphic>
          </wp:inline>
        </w:drawing>
      </w:r>
    </w:p>
    <w:p w14:paraId="7B68B4E8" w14:textId="549A4E01" w:rsidR="005F229D" w:rsidRPr="005F229D" w:rsidRDefault="005F229D" w:rsidP="00224111">
      <w:pPr>
        <w:rPr>
          <w:lang w:val="en-US"/>
        </w:rPr>
      </w:pPr>
      <w:r>
        <w:rPr>
          <w:lang w:val="en-US"/>
        </w:rPr>
        <w:t xml:space="preserve">The zero values (0.0) have been transformed into </w:t>
      </w:r>
      <w:proofErr w:type="spellStart"/>
      <w:r>
        <w:rPr>
          <w:lang w:val="en-US"/>
        </w:rPr>
        <w:t>NaNs</w:t>
      </w:r>
      <w:proofErr w:type="spellEnd"/>
      <w:r>
        <w:rPr>
          <w:lang w:val="en-US"/>
        </w:rPr>
        <w:t xml:space="preserve">, resulting in filling them out with the black background. The black areas in this image means that there were no white matter tracts (from the sift 1 million track file) passing through those voxels. </w:t>
      </w:r>
    </w:p>
    <w:p w14:paraId="2F6BA60D" w14:textId="232D4795" w:rsidR="00F453A1" w:rsidRPr="00224111" w:rsidRDefault="00224111" w:rsidP="00DD1187">
      <w:pPr>
        <w:rPr>
          <w:lang w:val="en-US"/>
        </w:rPr>
      </w:pPr>
      <w:r>
        <w:rPr>
          <w:lang w:val="en-US"/>
        </w:rPr>
        <w:t xml:space="preserve">I applied the same concepts from this </w:t>
      </w:r>
      <w:proofErr w:type="spellStart"/>
      <w:r>
        <w:rPr>
          <w:lang w:val="en-US"/>
        </w:rPr>
        <w:t>MRtrix</w:t>
      </w:r>
      <w:proofErr w:type="spellEnd"/>
      <w:r>
        <w:rPr>
          <w:lang w:val="en-US"/>
        </w:rPr>
        <w:t xml:space="preserve"> documentation here: </w:t>
      </w:r>
      <w:hyperlink r:id="rId44" w:history="1">
        <w:r w:rsidR="002A31B3" w:rsidRPr="00E16423">
          <w:rPr>
            <w:rStyle w:val="Hyperlink"/>
            <w:sz w:val="18"/>
            <w:szCs w:val="18"/>
            <w:lang w:val="en-US"/>
          </w:rPr>
          <w:t>https://mrtrix.readthedocs.io/en/latest/fixel_based_analysis/mitigating_brain_cropping.html</w:t>
        </w:r>
      </w:hyperlink>
    </w:p>
    <w:p w14:paraId="295E871C" w14:textId="77777777" w:rsidR="00224111" w:rsidRDefault="00224111" w:rsidP="00DD1187">
      <w:pPr>
        <w:rPr>
          <w:lang w:val="en-US"/>
        </w:rPr>
      </w:pPr>
    </w:p>
    <w:p w14:paraId="7B17FE28" w14:textId="6E49065D" w:rsidR="000F29A1" w:rsidRPr="000F29A1" w:rsidRDefault="000F29A1" w:rsidP="000F29A1">
      <w:pPr>
        <w:pStyle w:val="ListParagraph"/>
        <w:numPr>
          <w:ilvl w:val="0"/>
          <w:numId w:val="19"/>
        </w:numPr>
        <w:rPr>
          <w:b/>
          <w:bCs/>
          <w:lang w:val="en-US"/>
        </w:rPr>
      </w:pPr>
      <w:r w:rsidRPr="000F29A1">
        <w:rPr>
          <w:b/>
          <w:bCs/>
          <w:lang w:val="en-US"/>
        </w:rPr>
        <w:t>Create summary image</w:t>
      </w:r>
      <w:r w:rsidR="0071372D">
        <w:rPr>
          <w:b/>
          <w:bCs/>
          <w:lang w:val="en-US"/>
        </w:rPr>
        <w:t xml:space="preserve"> </w:t>
      </w:r>
      <w:r w:rsidRPr="000F29A1">
        <w:rPr>
          <w:b/>
          <w:bCs/>
          <w:lang w:val="en-US"/>
        </w:rPr>
        <w:t>per each individual</w:t>
      </w:r>
    </w:p>
    <w:p w14:paraId="212586BD" w14:textId="61655F03" w:rsidR="00A06CB0" w:rsidRDefault="00FE5AFE" w:rsidP="00A06CB0">
      <w:pPr>
        <w:ind w:left="360"/>
        <w:rPr>
          <w:lang w:val="en-US"/>
        </w:rPr>
      </w:pPr>
      <w:r>
        <w:rPr>
          <w:lang w:val="en-US"/>
        </w:rPr>
        <w:t xml:space="preserve">Once you have created </w:t>
      </w:r>
      <w:r w:rsidR="00B71109">
        <w:rPr>
          <w:lang w:val="en-US"/>
        </w:rPr>
        <w:t xml:space="preserve">your </w:t>
      </w:r>
      <w:r w:rsidR="00560D6F">
        <w:rPr>
          <w:lang w:val="en-US"/>
        </w:rPr>
        <w:t>TW</w:t>
      </w:r>
      <w:r w:rsidR="0073609D">
        <w:rPr>
          <w:lang w:val="en-US"/>
        </w:rPr>
        <w:t>-</w:t>
      </w:r>
      <w:proofErr w:type="spellStart"/>
      <w:r w:rsidR="00560D6F">
        <w:rPr>
          <w:lang w:val="en-US"/>
        </w:rPr>
        <w:t>dFC</w:t>
      </w:r>
      <w:proofErr w:type="spellEnd"/>
      <w:r w:rsidR="00560D6F">
        <w:rPr>
          <w:lang w:val="en-US"/>
        </w:rPr>
        <w:t xml:space="preserve"> </w:t>
      </w:r>
      <w:r>
        <w:rPr>
          <w:lang w:val="en-US"/>
        </w:rPr>
        <w:t xml:space="preserve">image, you can generate </w:t>
      </w:r>
      <w:r w:rsidR="0031091B">
        <w:rPr>
          <w:lang w:val="en-US"/>
        </w:rPr>
        <w:t xml:space="preserve">a summary of the correlation variation as one image. To do this, simply plot the confidence interval of the correlation at every voxel. </w:t>
      </w:r>
      <w:r w:rsidR="002A31B3">
        <w:rPr>
          <w:lang w:val="en-US"/>
        </w:rPr>
        <w:t xml:space="preserve">2 options for </w:t>
      </w:r>
      <w:proofErr w:type="spellStart"/>
      <w:r w:rsidR="002A31B3">
        <w:rPr>
          <w:lang w:val="en-US"/>
        </w:rPr>
        <w:t>visualising</w:t>
      </w:r>
      <w:proofErr w:type="spellEnd"/>
      <w:r w:rsidR="002A31B3">
        <w:rPr>
          <w:lang w:val="en-US"/>
        </w:rPr>
        <w:t xml:space="preserve"> the variance in the voxels: </w:t>
      </w:r>
      <w:r w:rsidR="002A31B3" w:rsidRPr="00171E2D">
        <w:rPr>
          <w:i/>
          <w:iCs/>
          <w:lang w:val="en-US"/>
        </w:rPr>
        <w:t>standard deviation</w:t>
      </w:r>
      <w:r w:rsidR="002A31B3">
        <w:rPr>
          <w:lang w:val="en-US"/>
        </w:rPr>
        <w:t xml:space="preserve">, </w:t>
      </w:r>
      <w:r w:rsidR="002A31B3" w:rsidRPr="00171E2D">
        <w:rPr>
          <w:i/>
          <w:iCs/>
          <w:lang w:val="en-US"/>
        </w:rPr>
        <w:t>standard error</w:t>
      </w:r>
      <w:r w:rsidR="002A31B3">
        <w:rPr>
          <w:lang w:val="en-US"/>
        </w:rPr>
        <w:t xml:space="preserve">. Standard deviation </w:t>
      </w:r>
      <w:r w:rsidR="00BB72BF">
        <w:rPr>
          <w:lang w:val="en-US"/>
        </w:rPr>
        <w:t xml:space="preserve">(SD) is </w:t>
      </w:r>
      <w:r w:rsidR="002A31B3">
        <w:rPr>
          <w:lang w:val="en-US"/>
        </w:rPr>
        <w:t>for the variance in your given a sample</w:t>
      </w:r>
      <w:r w:rsidR="00BB72BF">
        <w:rPr>
          <w:lang w:val="en-US"/>
        </w:rPr>
        <w:t xml:space="preserve">, and </w:t>
      </w:r>
      <w:r w:rsidR="002A31B3">
        <w:rPr>
          <w:lang w:val="en-US"/>
        </w:rPr>
        <w:t>standard error</w:t>
      </w:r>
      <w:r w:rsidR="00BB72BF">
        <w:rPr>
          <w:lang w:val="en-US"/>
        </w:rPr>
        <w:t xml:space="preserve"> (SE) is</w:t>
      </w:r>
      <w:r w:rsidR="002A31B3">
        <w:rPr>
          <w:lang w:val="en-US"/>
        </w:rPr>
        <w:t xml:space="preserve"> for the variance in the sampling distribution (both assume normal distributions).</w:t>
      </w:r>
      <w:r w:rsidR="00BB72BF">
        <w:rPr>
          <w:lang w:val="en-US"/>
        </w:rPr>
        <w:t xml:space="preserve"> SD may be better </w:t>
      </w:r>
      <w:r w:rsidR="00285866">
        <w:rPr>
          <w:lang w:val="en-US"/>
        </w:rPr>
        <w:t xml:space="preserve">for measuring the variance from your study, while SE is more </w:t>
      </w:r>
      <w:proofErr w:type="spellStart"/>
      <w:r w:rsidR="00285866">
        <w:rPr>
          <w:lang w:val="en-US"/>
        </w:rPr>
        <w:t>generalised</w:t>
      </w:r>
      <w:proofErr w:type="spellEnd"/>
      <w:r w:rsidR="00285866">
        <w:rPr>
          <w:lang w:val="en-US"/>
        </w:rPr>
        <w:t xml:space="preserve"> to the population. SE will always be smaller / more conservative than SD.</w:t>
      </w:r>
      <w:r w:rsidR="002A31B3">
        <w:rPr>
          <w:lang w:val="en-US"/>
        </w:rPr>
        <w:t xml:space="preserve"> In regards to </w:t>
      </w:r>
      <w:r w:rsidR="00BB72BF">
        <w:rPr>
          <w:lang w:val="en-US"/>
        </w:rPr>
        <w:t>measuring variance from a distribution which is NOT normal</w:t>
      </w:r>
      <w:r w:rsidR="002A31B3">
        <w:rPr>
          <w:lang w:val="en-US"/>
        </w:rPr>
        <w:t xml:space="preserve">, it would be good to use using </w:t>
      </w:r>
      <w:r w:rsidR="002A31B3" w:rsidRPr="00171E2D">
        <w:rPr>
          <w:i/>
          <w:iCs/>
          <w:lang w:val="en-US"/>
        </w:rPr>
        <w:t>bootstrapping</w:t>
      </w:r>
      <w:r w:rsidR="002A31B3">
        <w:rPr>
          <w:lang w:val="en-US"/>
        </w:rPr>
        <w:t xml:space="preserve"> methods, </w:t>
      </w:r>
      <w:r w:rsidR="00BB72BF">
        <w:rPr>
          <w:lang w:val="en-US"/>
        </w:rPr>
        <w:t>or some sort of data transformation for this</w:t>
      </w:r>
      <w:r w:rsidR="002A31B3">
        <w:rPr>
          <w:lang w:val="en-US"/>
        </w:rPr>
        <w:t xml:space="preserve">. </w:t>
      </w:r>
    </w:p>
    <w:p w14:paraId="5B21438E" w14:textId="5C00AA4F" w:rsidR="00716960" w:rsidRDefault="00A06CB0" w:rsidP="00716960">
      <w:pPr>
        <w:ind w:left="360"/>
        <w:rPr>
          <w:lang w:val="en-US"/>
        </w:rPr>
      </w:pPr>
      <w:r>
        <w:rPr>
          <w:lang w:val="en-US"/>
        </w:rPr>
        <w:t xml:space="preserve">Below, I have checked whether the voxel data over time (over 490 timepoints) was </w:t>
      </w:r>
      <w:proofErr w:type="spellStart"/>
      <w:r>
        <w:rPr>
          <w:lang w:val="en-US"/>
        </w:rPr>
        <w:t>normalised</w:t>
      </w:r>
      <w:proofErr w:type="spellEnd"/>
      <w:r>
        <w:rPr>
          <w:lang w:val="en-US"/>
        </w:rPr>
        <w:t>.</w:t>
      </w:r>
    </w:p>
    <w:p w14:paraId="52B868E1" w14:textId="77777777" w:rsidR="00716960" w:rsidRDefault="00716960" w:rsidP="00716960">
      <w:pPr>
        <w:ind w:left="360"/>
        <w:rPr>
          <w:lang w:val="en-US"/>
        </w:rPr>
      </w:pPr>
    </w:p>
    <w:p w14:paraId="6DA71EE4" w14:textId="77777777" w:rsidR="00BB72BF" w:rsidRDefault="00BB72BF" w:rsidP="00716960">
      <w:pPr>
        <w:ind w:left="360"/>
        <w:rPr>
          <w:lang w:val="en-US"/>
        </w:rPr>
      </w:pPr>
    </w:p>
    <w:p w14:paraId="5412328E" w14:textId="77777777" w:rsidR="00BB72BF" w:rsidRDefault="00BB72BF" w:rsidP="00716960">
      <w:pPr>
        <w:ind w:left="360"/>
        <w:rPr>
          <w:lang w:val="en-US"/>
        </w:rPr>
      </w:pPr>
    </w:p>
    <w:p w14:paraId="48CCED0D" w14:textId="1641E897" w:rsidR="00BB72BF" w:rsidRDefault="00BB72BF" w:rsidP="00716960">
      <w:pPr>
        <w:ind w:left="360"/>
        <w:rPr>
          <w:lang w:val="en-US"/>
        </w:rPr>
      </w:pPr>
      <w:r>
        <w:rPr>
          <w:lang w:val="en-US"/>
        </w:rPr>
        <w:t>To calculate the standard deviation (the measured variance from your sample)</w:t>
      </w:r>
      <w:r w:rsidR="000436E1">
        <w:rPr>
          <w:lang w:val="en-US"/>
        </w:rPr>
        <w:t xml:space="preserve">, you can run a one simple </w:t>
      </w:r>
      <w:proofErr w:type="spellStart"/>
      <w:r w:rsidR="000436E1">
        <w:rPr>
          <w:lang w:val="en-US"/>
        </w:rPr>
        <w:t>MRtrix</w:t>
      </w:r>
      <w:proofErr w:type="spellEnd"/>
      <w:r w:rsidR="000436E1">
        <w:rPr>
          <w:lang w:val="en-US"/>
        </w:rPr>
        <w:t xml:space="preserve"> command which calculates this: </w:t>
      </w:r>
    </w:p>
    <w:p w14:paraId="41F580B9" w14:textId="77777777" w:rsidR="000436E1" w:rsidRDefault="000436E1" w:rsidP="000436E1">
      <w:pPr>
        <w:ind w:left="1080"/>
        <w:rPr>
          <w:color w:val="FF0000"/>
          <w:lang w:val="en-US"/>
        </w:rPr>
      </w:pPr>
    </w:p>
    <w:p w14:paraId="284DEFB8" w14:textId="4D68A101" w:rsidR="000436E1" w:rsidRDefault="000436E1" w:rsidP="000436E1">
      <w:pPr>
        <w:ind w:left="1080"/>
        <w:rPr>
          <w:color w:val="FF0000"/>
          <w:lang w:val="en-US"/>
        </w:rPr>
      </w:pPr>
      <w:r w:rsidRPr="00AB485D">
        <w:rPr>
          <w:color w:val="FF0000"/>
          <w:lang w:val="en-US"/>
        </w:rPr>
        <w:t>%Sample input:</w:t>
      </w:r>
      <w:r w:rsidRPr="00560D6F">
        <w:t xml:space="preserve"> </w:t>
      </w:r>
      <w:r w:rsidRPr="00560D6F">
        <w:rPr>
          <w:lang w:val="en-US"/>
        </w:rPr>
        <w:t xml:space="preserve">tdfc_dynamic_sub-ADPRC0001F0.mif </w:t>
      </w:r>
      <w:r w:rsidRPr="000E43FD">
        <w:rPr>
          <w:i/>
          <w:iCs/>
          <w:color w:val="FF0000"/>
          <w:lang w:val="en-US"/>
        </w:rPr>
        <w:t xml:space="preserve">(track-weighted dynamic functional connectivity – 4D </w:t>
      </w:r>
      <w:r>
        <w:rPr>
          <w:i/>
          <w:iCs/>
          <w:color w:val="FF0000"/>
          <w:lang w:val="en-US"/>
        </w:rPr>
        <w:t>input</w:t>
      </w:r>
      <w:r w:rsidRPr="000E43FD">
        <w:rPr>
          <w:i/>
          <w:iCs/>
          <w:color w:val="FF0000"/>
          <w:lang w:val="en-US"/>
        </w:rPr>
        <w:t xml:space="preserve"> image, dynamic version)</w:t>
      </w:r>
    </w:p>
    <w:p w14:paraId="78738EE4" w14:textId="70FA970F" w:rsidR="000436E1" w:rsidRPr="00A71726" w:rsidRDefault="000436E1" w:rsidP="00A71726">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Pr>
          <w:color w:val="FF66FF"/>
          <w:lang w:val="en-US"/>
        </w:rPr>
        <w:t>mrmath</w:t>
      </w:r>
      <w:proofErr w:type="spellEnd"/>
      <w:r>
        <w:rPr>
          <w:color w:val="FF66FF"/>
          <w:lang w:val="en-US"/>
        </w:rPr>
        <w:t xml:space="preserve"> </w:t>
      </w:r>
      <w:r w:rsidR="00A71726">
        <w:rPr>
          <w:color w:val="FF66FF"/>
          <w:lang w:val="en-US"/>
        </w:rPr>
        <w:t>-std option</w:t>
      </w:r>
    </w:p>
    <w:p w14:paraId="043DAED4" w14:textId="351AF5E5" w:rsidR="000436E1" w:rsidRDefault="000436E1" w:rsidP="000436E1">
      <w:pPr>
        <w:ind w:left="1080"/>
        <w:rPr>
          <w:i/>
          <w:iCs/>
          <w:color w:val="70AD47" w:themeColor="accent6"/>
          <w:lang w:val="en-US"/>
        </w:rPr>
      </w:pPr>
      <w:r w:rsidRPr="00AB485D">
        <w:rPr>
          <w:color w:val="92D050"/>
          <w:lang w:val="en-US"/>
        </w:rPr>
        <w:t>%Sample output</w:t>
      </w:r>
      <w:r>
        <w:rPr>
          <w:color w:val="92D050"/>
          <w:lang w:val="en-US"/>
        </w:rPr>
        <w:t>:</w:t>
      </w:r>
      <w:r w:rsidRPr="0047613F">
        <w:rPr>
          <w:lang w:val="en-US"/>
        </w:rPr>
        <w:t xml:space="preserve"> </w:t>
      </w:r>
      <w:r>
        <w:rPr>
          <w:lang w:val="en-US"/>
        </w:rPr>
        <w:t>tdfc_</w:t>
      </w:r>
      <w:r w:rsidR="00024E06">
        <w:rPr>
          <w:lang w:val="en-US"/>
        </w:rPr>
        <w:t>std</w:t>
      </w:r>
      <w:r>
        <w:rPr>
          <w:lang w:val="en-US"/>
        </w:rPr>
        <w:t xml:space="preserve">_sub-ADPRC0001F0.mif </w:t>
      </w:r>
      <w:r>
        <w:rPr>
          <w:i/>
          <w:iCs/>
          <w:color w:val="70AD47" w:themeColor="accent6"/>
          <w:lang w:val="en-US"/>
        </w:rPr>
        <w:t>(</w:t>
      </w:r>
      <w:r w:rsidR="00024E06">
        <w:rPr>
          <w:i/>
          <w:iCs/>
          <w:color w:val="70AD47" w:themeColor="accent6"/>
          <w:lang w:val="en-US"/>
        </w:rPr>
        <w:t>standard deviation</w:t>
      </w:r>
      <w:r>
        <w:rPr>
          <w:i/>
          <w:iCs/>
          <w:color w:val="70AD47" w:themeColor="accent6"/>
          <w:lang w:val="en-US"/>
        </w:rPr>
        <w:t xml:space="preserve"> of every voxel</w:t>
      </w:r>
      <w:r w:rsidR="00024E06">
        <w:rPr>
          <w:i/>
          <w:iCs/>
          <w:color w:val="70AD47" w:themeColor="accent6"/>
          <w:lang w:val="en-US"/>
        </w:rPr>
        <w:t xml:space="preserve"> across timepoints</w:t>
      </w:r>
      <w:r>
        <w:rPr>
          <w:i/>
          <w:iCs/>
          <w:color w:val="70AD47" w:themeColor="accent6"/>
          <w:lang w:val="en-US"/>
        </w:rPr>
        <w:t xml:space="preserve"> - 3D output image)</w:t>
      </w:r>
    </w:p>
    <w:p w14:paraId="7984A0F9" w14:textId="18F5D417" w:rsidR="000436E1" w:rsidRDefault="00D57F1B" w:rsidP="00716960">
      <w:pPr>
        <w:ind w:left="360"/>
        <w:rPr>
          <w:lang w:val="en-US"/>
        </w:rPr>
      </w:pPr>
      <w:r>
        <w:rPr>
          <w:noProof/>
        </w:rPr>
        <w:drawing>
          <wp:inline distT="0" distB="0" distL="0" distR="0" wp14:anchorId="6A0555A7" wp14:editId="09C4D37C">
            <wp:extent cx="2781642" cy="31813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89060" cy="3189834"/>
                    </a:xfrm>
                    <a:prstGeom prst="rect">
                      <a:avLst/>
                    </a:prstGeom>
                  </pic:spPr>
                </pic:pic>
              </a:graphicData>
            </a:graphic>
          </wp:inline>
        </w:drawing>
      </w:r>
    </w:p>
    <w:p w14:paraId="2A63799F" w14:textId="12BFCD12" w:rsidR="00CF4779" w:rsidRDefault="00D57F1B" w:rsidP="00CF4779">
      <w:pPr>
        <w:ind w:left="360"/>
        <w:rPr>
          <w:lang w:val="en-US"/>
        </w:rPr>
      </w:pPr>
      <w:r>
        <w:rPr>
          <w:lang w:val="en-US"/>
        </w:rPr>
        <w:t xml:space="preserve">Brighter areas (e.g. fornix, frontal left cortex) indicates higher dynamic fluctuation (via a larger SD) over time. </w:t>
      </w:r>
      <w:r w:rsidR="00CF4779">
        <w:rPr>
          <w:lang w:val="en-US"/>
        </w:rPr>
        <w:t>*</w:t>
      </w:r>
    </w:p>
    <w:p w14:paraId="6401D440" w14:textId="1F336BEB" w:rsidR="00CF4779" w:rsidRPr="008A0B32" w:rsidRDefault="00CF4779" w:rsidP="00D57F1B">
      <w:pPr>
        <w:ind w:left="360"/>
        <w:rPr>
          <w:lang w:val="en-US"/>
        </w:rPr>
      </w:pPr>
      <w:r>
        <w:rPr>
          <w:lang w:val="en-US"/>
        </w:rPr>
        <w:t xml:space="preserve">*Note that the regions where the SD is zero has automatically been blacked out. </w:t>
      </w:r>
    </w:p>
    <w:p w14:paraId="29D64781" w14:textId="77777777" w:rsidR="00D57F1B" w:rsidRDefault="00D57F1B" w:rsidP="00716960">
      <w:pPr>
        <w:ind w:left="360"/>
        <w:rPr>
          <w:lang w:val="en-US"/>
        </w:rPr>
      </w:pPr>
    </w:p>
    <w:p w14:paraId="66292FFD" w14:textId="7CE5D665" w:rsidR="00716960" w:rsidRDefault="000436E1" w:rsidP="00716960">
      <w:pPr>
        <w:ind w:left="360"/>
        <w:rPr>
          <w:lang w:val="en-US"/>
        </w:rPr>
      </w:pPr>
      <w:r>
        <w:rPr>
          <w:lang w:val="en-US"/>
        </w:rPr>
        <w:t>On the other hand, t</w:t>
      </w:r>
      <w:r w:rsidR="00716960">
        <w:rPr>
          <w:lang w:val="en-US"/>
        </w:rPr>
        <w:t>o calculate the confidence interval</w:t>
      </w:r>
      <w:r>
        <w:rPr>
          <w:lang w:val="en-US"/>
        </w:rPr>
        <w:t xml:space="preserve"> per each voxel</w:t>
      </w:r>
      <w:r w:rsidR="00716960">
        <w:rPr>
          <w:lang w:val="en-US"/>
        </w:rPr>
        <w:t xml:space="preserve">, you will need to run a series of calculations on the voxels across the volumes on the images, as this function is not implemented in </w:t>
      </w:r>
      <w:proofErr w:type="spellStart"/>
      <w:r w:rsidR="00716960">
        <w:rPr>
          <w:lang w:val="en-US"/>
        </w:rPr>
        <w:t>MRtrix</w:t>
      </w:r>
      <w:proofErr w:type="spellEnd"/>
      <w:r w:rsidR="00716960">
        <w:rPr>
          <w:lang w:val="en-US"/>
        </w:rPr>
        <w:t xml:space="preserve">. </w:t>
      </w:r>
    </w:p>
    <w:p w14:paraId="26CA06A1" w14:textId="77777777" w:rsidR="000436E1" w:rsidRDefault="00716960" w:rsidP="000436E1">
      <w:pPr>
        <w:ind w:left="360"/>
        <w:rPr>
          <w:lang w:val="en-US"/>
        </w:rPr>
      </w:pPr>
      <w:r>
        <w:rPr>
          <w:noProof/>
        </w:rPr>
        <w:drawing>
          <wp:inline distT="0" distB="0" distL="0" distR="0" wp14:anchorId="3E6F6AB1" wp14:editId="535CD2B4">
            <wp:extent cx="2200275" cy="7239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200275" cy="723900"/>
                    </a:xfrm>
                    <a:prstGeom prst="rect">
                      <a:avLst/>
                    </a:prstGeom>
                  </pic:spPr>
                </pic:pic>
              </a:graphicData>
            </a:graphic>
          </wp:inline>
        </w:drawing>
      </w:r>
      <w:r>
        <w:rPr>
          <w:lang w:val="en-US"/>
        </w:rPr>
        <w:t xml:space="preserve"> </w:t>
      </w:r>
    </w:p>
    <w:p w14:paraId="0CE979AB" w14:textId="0A98E65C" w:rsidR="00716960" w:rsidRDefault="00716960" w:rsidP="000436E1">
      <w:pPr>
        <w:ind w:left="360"/>
        <w:rPr>
          <w:lang w:val="en-US"/>
        </w:rPr>
      </w:pPr>
      <w:r>
        <w:rPr>
          <w:lang w:val="en-US"/>
        </w:rPr>
        <w:t xml:space="preserve">Confidence interval formula. </w:t>
      </w:r>
    </w:p>
    <w:p w14:paraId="3935F6FF" w14:textId="697CF20B" w:rsidR="00C403E9" w:rsidRDefault="00C403E9" w:rsidP="00C403E9">
      <w:pPr>
        <w:ind w:left="360"/>
        <w:rPr>
          <w:lang w:val="en-US"/>
        </w:rPr>
      </w:pPr>
      <w:r>
        <w:rPr>
          <w:lang w:val="en-US"/>
        </w:rPr>
        <w:t xml:space="preserve">We will be calculating the confidence for every voxel and then subtracting the lower bound from the upper bound, like what was done in </w:t>
      </w:r>
      <w:r>
        <w:rPr>
          <w:lang w:val="en-US"/>
        </w:rPr>
        <w:fldChar w:fldCharType="begin" w:fldLock="1"/>
      </w:r>
      <w:r w:rsidR="00A67A4F">
        <w:rPr>
          <w:lang w:val="en-US"/>
        </w:rPr>
        <w:instrText>ADDIN CSL_CITATION {"citationItems":[{"id":"ITEM-1","itemData":{"DOI":"10.1007/s00429-017-1431-1","ISSN":"18632661","PMID":"28447220","abstract":"Interest in the study of brain connectivity is growing, particularly in understanding the dynamics of the structural/functional connectivity relation. Structural and functional connectivity are most often analysed independently of each other. Track-weighted functional connectivity (TW-FC) was recently proposed as a means to combine structural/functional connectivity information into a single image. We extend here TW-FC in two important ways: first, all the functional data are used without having to define a prior functional network (cf. TW-FC generates a map for a pre-specified network); second, we incorporate time-resolved connectivity information, thus allowing dynamic characterisation of functional connectivity. We refer to this technique as track-weighted dynamic functional connectivity (TW-dFC), which fuses structural/functional connectivity data into a four-dimensional image, providing a new approach to investigate dynamic connectivity. The structural connectivity information effectively ‘constrains’ the extremely large number of possible connections in the functional connectivity data (i.e. each voxel’s connection to every other voxel), thus providing a way of reducing the problem’s dimensionality while still maintaining key data features. The methodology is demonstrated in data from eight healthy subjects, and independent component analysis was subsequently applied to parcellate the corpus callosum, as an illustration of a possible application. TW-dFC maps demonstrate that different white matter pathways can have very different temporal characteristics, corresponding to correlated fluctuations in the grey matter regions they link. A realistic parcellation of the corpus callosum was generated, which was qualitatively similar to topography previously reported. TW-dFC, therefore, provides a complementary new tool to investigate the dynamic nature of brain connectivity.","author":[{"dropping-particle":"","family":"Calamante","given":"Fernando","non-dropping-particle":"","parse-names":false,"suffix":""},{"dropping-particle":"","family":"Smith","given":"Robert E.","non-dropping-particle":"","parse-names":false,"suffix":""},{"dropping-particle":"","family":"Liang","given":"Xiaoyun","non-dropping-particle":"","parse-names":false,"suffix":""},{"dropping-particle":"","family":"Zalesky","given":"Andrew","non-dropping-particle":"","parse-names":false,"suffix":""},{"dropping-particle":"","family":"Connelly","given":"Alan","non-dropping-particle":"","parse-names":false,"suffix":""}],"container-title":"Brain Structure and Function","id":"ITEM-1","issue":"8","issued":{"date-parts":[["2017"]]},"page":"3761-3774","publisher":"Springer Berlin Heidelberg","title":"Track-weighted dynamic functional connectivity (TW-dFC): a new method to study time-resolved functional connectivity","type":"article-journal","volume":"222"},"uris":["http://www.mendeley.com/documents/?uuid=165d99cb-28ba-44ac-80bd-21eda5769bbf"]}],"mendeley":{"formattedCitation":"(Calamante et al., 2017)","plainTextFormattedCitation":"(Calamante et al., 2017)","previouslyFormattedCitation":"(Calamante et al., 2017)"},"properties":{"noteIndex":0},"schema":"https://github.com/citation-style-language/schema/raw/master/csl-citation.json"}</w:instrText>
      </w:r>
      <w:r>
        <w:rPr>
          <w:lang w:val="en-US"/>
        </w:rPr>
        <w:fldChar w:fldCharType="separate"/>
      </w:r>
      <w:r w:rsidRPr="00C403E9">
        <w:rPr>
          <w:noProof/>
          <w:lang w:val="en-US"/>
        </w:rPr>
        <w:t>(Calamante et al., 2017)</w:t>
      </w:r>
      <w:r>
        <w:rPr>
          <w:lang w:val="en-US"/>
        </w:rPr>
        <w:fldChar w:fldCharType="end"/>
      </w:r>
      <w:r>
        <w:rPr>
          <w:lang w:val="en-US"/>
        </w:rPr>
        <w:t>.</w:t>
      </w:r>
    </w:p>
    <w:p w14:paraId="24C3684F" w14:textId="0695A8D6" w:rsidR="00716960" w:rsidRPr="00C403E9" w:rsidRDefault="00C403E9" w:rsidP="00C403E9">
      <w:pPr>
        <w:ind w:left="360"/>
        <w:rPr>
          <w:lang w:val="en-US"/>
        </w:rPr>
      </w:pPr>
      <w:r>
        <w:rPr>
          <w:noProof/>
        </w:rPr>
        <w:lastRenderedPageBreak/>
        <w:drawing>
          <wp:inline distT="0" distB="0" distL="0" distR="0" wp14:anchorId="310C0A29" wp14:editId="35EE877C">
            <wp:extent cx="3429000" cy="5810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29000" cy="581025"/>
                    </a:xfrm>
                    <a:prstGeom prst="rect">
                      <a:avLst/>
                    </a:prstGeom>
                  </pic:spPr>
                </pic:pic>
              </a:graphicData>
            </a:graphic>
          </wp:inline>
        </w:drawing>
      </w:r>
    </w:p>
    <w:p w14:paraId="246A5174" w14:textId="56197FC5" w:rsidR="00560D6F" w:rsidRDefault="00560D6F" w:rsidP="00560D6F">
      <w:pPr>
        <w:ind w:left="1080"/>
        <w:rPr>
          <w:color w:val="FF0000"/>
          <w:lang w:val="en-US"/>
        </w:rPr>
      </w:pPr>
      <w:r w:rsidRPr="00AB485D">
        <w:rPr>
          <w:color w:val="FF0000"/>
          <w:lang w:val="en-US"/>
        </w:rPr>
        <w:t>%Sample input:</w:t>
      </w:r>
      <w:r w:rsidRPr="00560D6F">
        <w:t xml:space="preserve"> </w:t>
      </w:r>
      <w:r w:rsidRPr="00560D6F">
        <w:rPr>
          <w:lang w:val="en-US"/>
        </w:rPr>
        <w:t xml:space="preserve">tdfc_dynamic_sub-ADPRC0001F0.mif </w:t>
      </w:r>
      <w:r w:rsidRPr="000E43FD">
        <w:rPr>
          <w:i/>
          <w:iCs/>
          <w:color w:val="FF0000"/>
          <w:lang w:val="en-US"/>
        </w:rPr>
        <w:t xml:space="preserve">(track-weighted dynamic functional connectivity – 4D </w:t>
      </w:r>
      <w:r w:rsidR="00C403E9">
        <w:rPr>
          <w:i/>
          <w:iCs/>
          <w:color w:val="FF0000"/>
          <w:lang w:val="en-US"/>
        </w:rPr>
        <w:t>input</w:t>
      </w:r>
      <w:r w:rsidRPr="000E43FD">
        <w:rPr>
          <w:i/>
          <w:iCs/>
          <w:color w:val="FF0000"/>
          <w:lang w:val="en-US"/>
        </w:rPr>
        <w:t xml:space="preserve"> image, dynamic version)</w:t>
      </w:r>
    </w:p>
    <w:p w14:paraId="6E325AFE" w14:textId="710A54A9" w:rsidR="00C403E9" w:rsidRDefault="00560D6F" w:rsidP="00560D6F">
      <w:pPr>
        <w:pStyle w:val="ListParagraph"/>
        <w:ind w:left="1080"/>
        <w:rPr>
          <w:color w:val="FF66FF"/>
          <w:lang w:val="en-US"/>
        </w:rPr>
      </w:pPr>
      <w:r w:rsidRPr="00AB485D">
        <w:rPr>
          <w:color w:val="FF66FF"/>
          <w:lang w:val="en-US"/>
        </w:rPr>
        <w:t xml:space="preserve">Command: </w:t>
      </w:r>
      <w:r w:rsidRPr="00AB485D">
        <w:rPr>
          <w:color w:val="FF66FF"/>
          <w:lang w:val="en-US"/>
        </w:rPr>
        <w:tab/>
      </w:r>
      <w:r w:rsidRPr="00AB485D">
        <w:rPr>
          <w:color w:val="FF66FF"/>
          <w:lang w:val="en-US"/>
        </w:rPr>
        <w:tab/>
      </w:r>
      <w:proofErr w:type="spellStart"/>
      <w:r w:rsidR="00C403E9">
        <w:rPr>
          <w:color w:val="FF66FF"/>
          <w:lang w:val="en-US"/>
        </w:rPr>
        <w:t>mrmath</w:t>
      </w:r>
      <w:proofErr w:type="spellEnd"/>
      <w:r w:rsidR="00C403E9">
        <w:rPr>
          <w:color w:val="FF66FF"/>
          <w:lang w:val="en-US"/>
        </w:rPr>
        <w:t xml:space="preserve"> …</w:t>
      </w:r>
    </w:p>
    <w:p w14:paraId="1CD5D6D4" w14:textId="028BE592" w:rsidR="00560D6F" w:rsidRPr="00560D6F" w:rsidRDefault="00C403E9" w:rsidP="00C403E9">
      <w:pPr>
        <w:pStyle w:val="ListParagraph"/>
        <w:ind w:left="2520" w:firstLine="360"/>
        <w:rPr>
          <w:color w:val="FF66FF"/>
          <w:lang w:val="en-US"/>
        </w:rPr>
      </w:pPr>
      <w:proofErr w:type="spellStart"/>
      <w:r>
        <w:rPr>
          <w:color w:val="FF66FF"/>
          <w:lang w:val="en-US"/>
        </w:rPr>
        <w:t>mrcalc</w:t>
      </w:r>
      <w:proofErr w:type="spellEnd"/>
      <w:r>
        <w:rPr>
          <w:color w:val="FF66FF"/>
          <w:lang w:val="en-US"/>
        </w:rPr>
        <w:t xml:space="preserve"> ….</w:t>
      </w:r>
    </w:p>
    <w:p w14:paraId="15EF01A9" w14:textId="3741EF8E" w:rsidR="008A0B32" w:rsidRDefault="00560D6F" w:rsidP="00CF4779">
      <w:pPr>
        <w:ind w:left="1080"/>
        <w:rPr>
          <w:i/>
          <w:iCs/>
          <w:color w:val="70AD47" w:themeColor="accent6"/>
          <w:lang w:val="en-US"/>
        </w:rPr>
      </w:pPr>
      <w:r w:rsidRPr="00AB485D">
        <w:rPr>
          <w:color w:val="92D050"/>
          <w:lang w:val="en-US"/>
        </w:rPr>
        <w:t>%Sample output</w:t>
      </w:r>
      <w:r>
        <w:rPr>
          <w:color w:val="92D050"/>
          <w:lang w:val="en-US"/>
        </w:rPr>
        <w:t>:</w:t>
      </w:r>
      <w:r w:rsidRPr="0047613F">
        <w:rPr>
          <w:lang w:val="en-US"/>
        </w:rPr>
        <w:t xml:space="preserve"> </w:t>
      </w:r>
      <w:r w:rsidR="00C403E9">
        <w:rPr>
          <w:lang w:val="en-US"/>
        </w:rPr>
        <w:t xml:space="preserve">tdfc_CI95_sub-ADPRC0001F0.mif </w:t>
      </w:r>
      <w:r w:rsidR="00C403E9">
        <w:rPr>
          <w:i/>
          <w:iCs/>
          <w:color w:val="70AD47" w:themeColor="accent6"/>
          <w:lang w:val="en-US"/>
        </w:rPr>
        <w:t>(confidence interval range</w:t>
      </w:r>
      <w:r w:rsidR="00A71726">
        <w:rPr>
          <w:i/>
          <w:iCs/>
          <w:color w:val="70AD47" w:themeColor="accent6"/>
          <w:lang w:val="en-US"/>
        </w:rPr>
        <w:t xml:space="preserve"> (i.e. the upper bound minus lower bound)</w:t>
      </w:r>
      <w:r w:rsidR="00C403E9">
        <w:rPr>
          <w:i/>
          <w:iCs/>
          <w:color w:val="70AD47" w:themeColor="accent6"/>
          <w:lang w:val="en-US"/>
        </w:rPr>
        <w:t xml:space="preserve"> of every voxel</w:t>
      </w:r>
      <w:r w:rsidR="00024E06">
        <w:rPr>
          <w:i/>
          <w:iCs/>
          <w:color w:val="70AD47" w:themeColor="accent6"/>
          <w:lang w:val="en-US"/>
        </w:rPr>
        <w:t xml:space="preserve"> across timepoints</w:t>
      </w:r>
      <w:r w:rsidR="00C403E9">
        <w:rPr>
          <w:i/>
          <w:iCs/>
          <w:color w:val="70AD47" w:themeColor="accent6"/>
          <w:lang w:val="en-US"/>
        </w:rPr>
        <w:t xml:space="preserve"> - 3D output image)</w:t>
      </w:r>
    </w:p>
    <w:p w14:paraId="076CBD84" w14:textId="6686F2AE" w:rsidR="008A0B32" w:rsidRDefault="008A0B32" w:rsidP="00560D6F">
      <w:pPr>
        <w:ind w:left="1080"/>
        <w:rPr>
          <w:i/>
          <w:iCs/>
          <w:color w:val="70AD47" w:themeColor="accent6"/>
          <w:lang w:val="en-US"/>
        </w:rPr>
      </w:pPr>
      <w:r>
        <w:rPr>
          <w:noProof/>
        </w:rPr>
        <w:drawing>
          <wp:inline distT="0" distB="0" distL="0" distR="0" wp14:anchorId="1FEBFA22" wp14:editId="29F5015C">
            <wp:extent cx="3226777" cy="3429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32920" cy="3435528"/>
                    </a:xfrm>
                    <a:prstGeom prst="rect">
                      <a:avLst/>
                    </a:prstGeom>
                  </pic:spPr>
                </pic:pic>
              </a:graphicData>
            </a:graphic>
          </wp:inline>
        </w:drawing>
      </w:r>
    </w:p>
    <w:p w14:paraId="6218EE47" w14:textId="42C1E3BC" w:rsidR="008A0B32" w:rsidRPr="008A0B32" w:rsidRDefault="008A0B32" w:rsidP="00560D6F">
      <w:pPr>
        <w:ind w:left="1080"/>
        <w:rPr>
          <w:lang w:val="en-US"/>
        </w:rPr>
      </w:pPr>
      <w:r>
        <w:rPr>
          <w:lang w:val="en-US"/>
        </w:rPr>
        <w:t xml:space="preserve">Brighter areas (e.g. fornix, frontal left cortex) indicates higher dynamic fluctuation (via a larger range between the upper and lower bounds of a 95% confidence interval) over time. </w:t>
      </w:r>
      <w:r w:rsidR="00D57F1B">
        <w:rPr>
          <w:lang w:val="en-US"/>
        </w:rPr>
        <w:t xml:space="preserve">Notice that this is similar to the SD map, as both are some index of variability over time. </w:t>
      </w:r>
    </w:p>
    <w:p w14:paraId="2A4CB684" w14:textId="70F84409" w:rsidR="00560D6F" w:rsidRDefault="00560D6F" w:rsidP="00560D6F">
      <w:pPr>
        <w:ind w:left="1080"/>
        <w:rPr>
          <w:i/>
          <w:iCs/>
          <w:color w:val="92D050"/>
          <w:lang w:val="en-US"/>
        </w:rPr>
      </w:pPr>
    </w:p>
    <w:p w14:paraId="782C3777" w14:textId="77777777" w:rsidR="00BB72BF" w:rsidRDefault="00BB72BF" w:rsidP="000E43FD"/>
    <w:p w14:paraId="11C25E2E" w14:textId="77777777" w:rsidR="00BB72BF" w:rsidRDefault="00BB72BF" w:rsidP="000E43FD"/>
    <w:p w14:paraId="4A0751BD" w14:textId="3ADD8CFF" w:rsidR="00A67A4F" w:rsidRDefault="00A67A4F" w:rsidP="000E43FD">
      <w:r>
        <w:t xml:space="preserve">Example from </w:t>
      </w:r>
      <w:r>
        <w:fldChar w:fldCharType="begin" w:fldLock="1"/>
      </w:r>
      <w:r w:rsidR="00133727">
        <w:instrText>ADDIN CSL_CITATION {"citationItems":[{"id":"ITEM-1","itemData":{"DOI":"10.1007/s00429-017-1431-1","ISSN":"18632661","PMID":"28447220","abstract":"Interest in the study of brain connectivity is growing, particularly in understanding the dynamics of the structural/functional connectivity relation. Structural and functional connectivity are most often analysed independently of each other. Track-weighted functional connectivity (TW-FC) was recently proposed as a means to combine structural/functional connectivity information into a single image. We extend here TW-FC in two important ways: first, all the functional data are used without having to define a prior functional network (cf. TW-FC generates a map for a pre-specified network); second, we incorporate time-resolved connectivity information, thus allowing dynamic characterisation of functional connectivity. We refer to this technique as track-weighted dynamic functional connectivity (TW-dFC), which fuses structural/functional connectivity data into a four-dimensional image, providing a new approach to investigate dynamic connectivity. The structural connectivity information effectively ‘constrains’ the extremely large number of possible connections in the functional connectivity data (i.e. each voxel’s connection to every other voxel), thus providing a way of reducing the problem’s dimensionality while still maintaining key data features. The methodology is demonstrated in data from eight healthy subjects, and independent component analysis was subsequently applied to parcellate the corpus callosum, as an illustration of a possible application. TW-dFC maps demonstrate that different white matter pathways can have very different temporal characteristics, corresponding to correlated fluctuations in the grey matter regions they link. A realistic parcellation of the corpus callosum was generated, which was qualitatively similar to topography previously reported. TW-dFC, therefore, provides a complementary new tool to investigate the dynamic nature of brain connectivity.","author":[{"dropping-particle":"","family":"Calamante","given":"Fernando","non-dropping-particle":"","parse-names":false,"suffix":""},{"dropping-particle":"","family":"Smith","given":"Robert E.","non-dropping-particle":"","parse-names":false,"suffix":""},{"dropping-particle":"","family":"Liang","given":"Xiaoyun","non-dropping-particle":"","parse-names":false,"suffix":""},{"dropping-particle":"","family":"Zalesky","given":"Andrew","non-dropping-particle":"","parse-names":false,"suffix":""},{"dropping-particle":"","family":"Connelly","given":"Alan","non-dropping-particle":"","parse-names":false,"suffix":""}],"container-title":"Brain Structure and Function","id":"ITEM-1","issue":"8","issued":{"date-parts":[["2017"]]},"page":"3761-3774","publisher":"Springer Berlin Heidelberg","title":"Track-weighted dynamic functional connectivity (TW-dFC): a new method to study time-resolved functional connectivity","type":"article-journal","volume":"222"},"uris":["http://www.mendeley.com/documents/?uuid=165d99cb-28ba-44ac-80bd-21eda5769bbf"]}],"mendeley":{"formattedCitation":"(Calamante et al., 2017)","plainTextFormattedCitation":"(Calamante et al., 2017)","previouslyFormattedCitation":"(Calamante et al., 2017)"},"properties":{"noteIndex":0},"schema":"https://github.com/citation-style-language/schema/raw/master/csl-citation.json"}</w:instrText>
      </w:r>
      <w:r>
        <w:fldChar w:fldCharType="separate"/>
      </w:r>
      <w:r w:rsidRPr="00A67A4F">
        <w:rPr>
          <w:noProof/>
        </w:rPr>
        <w:t>(Calamante et al., 2017)</w:t>
      </w:r>
      <w:r>
        <w:fldChar w:fldCharType="end"/>
      </w:r>
      <w:r>
        <w:t>:</w:t>
      </w:r>
    </w:p>
    <w:p w14:paraId="20870005" w14:textId="73B6E1F4" w:rsidR="000E43FD" w:rsidRDefault="000E43FD" w:rsidP="000E43FD">
      <w:r>
        <w:rPr>
          <w:noProof/>
        </w:rPr>
        <w:lastRenderedPageBreak/>
        <w:drawing>
          <wp:inline distT="0" distB="0" distL="0" distR="0" wp14:anchorId="40C5D5BE" wp14:editId="00A5BE48">
            <wp:extent cx="5731510" cy="4128135"/>
            <wp:effectExtent l="0" t="0" r="254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4128135"/>
                    </a:xfrm>
                    <a:prstGeom prst="rect">
                      <a:avLst/>
                    </a:prstGeom>
                  </pic:spPr>
                </pic:pic>
              </a:graphicData>
            </a:graphic>
          </wp:inline>
        </w:drawing>
      </w:r>
    </w:p>
    <w:p w14:paraId="76188EB7" w14:textId="77777777" w:rsidR="000E43FD" w:rsidRDefault="000E43FD" w:rsidP="000E43FD">
      <w:pPr>
        <w:jc w:val="right"/>
      </w:pPr>
      <w:r>
        <w:rPr>
          <w:noProof/>
        </w:rPr>
        <w:drawing>
          <wp:inline distT="0" distB="0" distL="0" distR="0" wp14:anchorId="718184FA" wp14:editId="10D76D33">
            <wp:extent cx="1782863" cy="258127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88623" cy="2589615"/>
                    </a:xfrm>
                    <a:prstGeom prst="rect">
                      <a:avLst/>
                    </a:prstGeom>
                  </pic:spPr>
                </pic:pic>
              </a:graphicData>
            </a:graphic>
          </wp:inline>
        </w:drawing>
      </w:r>
    </w:p>
    <w:p w14:paraId="46C52DCD" w14:textId="3384FEA4" w:rsidR="000E43FD" w:rsidRPr="000E43FD" w:rsidRDefault="000E43FD" w:rsidP="000E43FD">
      <w:r>
        <w:t>Whole-brain track-weighted functional connectivity, with track-weighted functional connectivity (TW-FC - static) and track-weighted dynamic functional connectivity (TW-</w:t>
      </w:r>
      <w:proofErr w:type="spellStart"/>
      <w:r>
        <w:t>dFC</w:t>
      </w:r>
      <w:proofErr w:type="spellEnd"/>
      <w:r>
        <w:t xml:space="preserve">). You can either do this with a sliding window (dynamic) or without a sliding window (static). From left to right - </w:t>
      </w:r>
      <w:r w:rsidRPr="000D5BE0">
        <w:rPr>
          <w:b/>
          <w:bCs/>
        </w:rPr>
        <w:t>1</w:t>
      </w:r>
      <w:r w:rsidRPr="000D5BE0">
        <w:rPr>
          <w:b/>
          <w:bCs/>
          <w:vertAlign w:val="superscript"/>
        </w:rPr>
        <w:t>st</w:t>
      </w:r>
      <w:r w:rsidRPr="000D5BE0">
        <w:rPr>
          <w:b/>
          <w:bCs/>
        </w:rPr>
        <w:t xml:space="preserve"> image</w:t>
      </w:r>
      <w:r>
        <w:t xml:space="preserve">: anatomical reference – slice through the basal ganglia. </w:t>
      </w:r>
      <w:r w:rsidRPr="000D5BE0">
        <w:rPr>
          <w:b/>
          <w:bCs/>
        </w:rPr>
        <w:t>2</w:t>
      </w:r>
      <w:r w:rsidRPr="000D5BE0">
        <w:rPr>
          <w:b/>
          <w:bCs/>
          <w:vertAlign w:val="superscript"/>
        </w:rPr>
        <w:t>nd</w:t>
      </w:r>
      <w:r w:rsidRPr="000D5BE0">
        <w:rPr>
          <w:b/>
          <w:bCs/>
        </w:rPr>
        <w:t xml:space="preserve"> image</w:t>
      </w:r>
      <w:r>
        <w:t xml:space="preserve">: static version – without sliding window. Not so much information. </w:t>
      </w:r>
      <w:r w:rsidRPr="000D5BE0">
        <w:rPr>
          <w:b/>
          <w:bCs/>
        </w:rPr>
        <w:t>3</w:t>
      </w:r>
      <w:r w:rsidRPr="000D5BE0">
        <w:rPr>
          <w:b/>
          <w:bCs/>
          <w:vertAlign w:val="superscript"/>
        </w:rPr>
        <w:t>rd</w:t>
      </w:r>
      <w:r w:rsidRPr="000D5BE0">
        <w:rPr>
          <w:b/>
          <w:bCs/>
        </w:rPr>
        <w:t xml:space="preserve"> image</w:t>
      </w:r>
      <w:r>
        <w:t xml:space="preserve">: dynamic correlations showed for 1 min. Strong changes in correlations over time found in the fornix, optic radiation, cingulum (lots of colour changes over time). </w:t>
      </w:r>
      <w:r w:rsidRPr="000D5BE0">
        <w:rPr>
          <w:b/>
          <w:bCs/>
        </w:rPr>
        <w:t>4</w:t>
      </w:r>
      <w:r w:rsidRPr="000D5BE0">
        <w:rPr>
          <w:b/>
          <w:bCs/>
          <w:vertAlign w:val="superscript"/>
        </w:rPr>
        <w:t>th</w:t>
      </w:r>
      <w:r w:rsidRPr="000D5BE0">
        <w:rPr>
          <w:b/>
          <w:bCs/>
        </w:rPr>
        <w:t xml:space="preserve"> image</w:t>
      </w:r>
      <w:r>
        <w:t xml:space="preserve"> (and on bottom): summary of the changes over time. You can simply do this by plotting the confidence interval at each voxel. Brighter area (yellow-orange-red), exhibit more changes over time. For example, the fornix (in the centre) changes a lot, so there is brighter (more yellow, orange) colour. </w:t>
      </w:r>
    </w:p>
    <w:p w14:paraId="515CA8B4" w14:textId="7EEA0E68" w:rsidR="00446FDB" w:rsidRDefault="000F29A1" w:rsidP="00560D6F">
      <w:pPr>
        <w:pStyle w:val="ListParagraph"/>
        <w:numPr>
          <w:ilvl w:val="0"/>
          <w:numId w:val="19"/>
        </w:numPr>
        <w:rPr>
          <w:b/>
          <w:bCs/>
          <w:lang w:val="en-US"/>
        </w:rPr>
      </w:pPr>
      <w:r w:rsidRPr="00560D6F">
        <w:rPr>
          <w:b/>
          <w:bCs/>
          <w:lang w:val="en-US"/>
        </w:rPr>
        <w:lastRenderedPageBreak/>
        <w:t xml:space="preserve">Generate a </w:t>
      </w:r>
      <w:proofErr w:type="spellStart"/>
      <w:r w:rsidRPr="00560D6F">
        <w:rPr>
          <w:b/>
          <w:bCs/>
          <w:lang w:val="en-US"/>
        </w:rPr>
        <w:t>coloured</w:t>
      </w:r>
      <w:proofErr w:type="spellEnd"/>
      <w:r w:rsidRPr="00560D6F">
        <w:rPr>
          <w:b/>
          <w:bCs/>
          <w:lang w:val="en-US"/>
        </w:rPr>
        <w:t xml:space="preserve"> TDI image (DEC option) for reference</w:t>
      </w:r>
    </w:p>
    <w:p w14:paraId="743795E0" w14:textId="7361A67B" w:rsidR="00E206EE" w:rsidRDefault="00E206EE" w:rsidP="00E206EE">
      <w:pPr>
        <w:pStyle w:val="ListParagraph"/>
        <w:rPr>
          <w:lang w:val="en-US"/>
        </w:rPr>
      </w:pPr>
      <w:r>
        <w:rPr>
          <w:lang w:val="en-US"/>
        </w:rPr>
        <w:t>To characterize the magnitude of the dynamic fluctuations in the TW-</w:t>
      </w:r>
      <w:proofErr w:type="spellStart"/>
      <w:r>
        <w:rPr>
          <w:lang w:val="en-US"/>
        </w:rPr>
        <w:t>dFC</w:t>
      </w:r>
      <w:proofErr w:type="spellEnd"/>
      <w:r>
        <w:rPr>
          <w:lang w:val="en-US"/>
        </w:rPr>
        <w:t xml:space="preserve"> values in each voxel, you can calculate the 95% confidence interval of the TW-</w:t>
      </w:r>
      <w:proofErr w:type="spellStart"/>
      <w:r>
        <w:rPr>
          <w:lang w:val="en-US"/>
        </w:rPr>
        <w:t>dFC</w:t>
      </w:r>
      <w:proofErr w:type="spellEnd"/>
      <w:r>
        <w:rPr>
          <w:lang w:val="en-US"/>
        </w:rPr>
        <w:t xml:space="preserve"> values across the fMRI BOLD volumes (over time). These would be the temporal confidence intervals. </w:t>
      </w:r>
    </w:p>
    <w:p w14:paraId="043CBA31" w14:textId="28BFA6DE" w:rsidR="000E43FD" w:rsidRDefault="000E43FD" w:rsidP="00E206EE">
      <w:pPr>
        <w:pStyle w:val="ListParagraph"/>
        <w:rPr>
          <w:lang w:val="en-US"/>
        </w:rPr>
      </w:pPr>
    </w:p>
    <w:p w14:paraId="299266A0" w14:textId="6E5F2F6C" w:rsidR="000E43FD" w:rsidRDefault="000E43FD" w:rsidP="000E43FD">
      <w:pPr>
        <w:ind w:left="1080"/>
        <w:rPr>
          <w:color w:val="FF0000"/>
          <w:lang w:val="en-US"/>
        </w:rPr>
      </w:pPr>
      <w:r w:rsidRPr="00AB485D">
        <w:rPr>
          <w:color w:val="FF0000"/>
          <w:lang w:val="en-US"/>
        </w:rPr>
        <w:t>%Sample input:</w:t>
      </w:r>
      <w:r w:rsidRPr="00560D6F">
        <w:t xml:space="preserve"> </w:t>
      </w:r>
      <w:r>
        <w:rPr>
          <w:lang w:val="en-US"/>
        </w:rPr>
        <w:t>sift_1M</w:t>
      </w:r>
      <w:r w:rsidRPr="00560D6F">
        <w:rPr>
          <w:lang w:val="en-US"/>
        </w:rPr>
        <w:t>_sub-ADPRC0001F0.</w:t>
      </w:r>
      <w:r>
        <w:rPr>
          <w:lang w:val="en-US"/>
        </w:rPr>
        <w:t>tck</w:t>
      </w:r>
      <w:r w:rsidRPr="00560D6F">
        <w:rPr>
          <w:lang w:val="en-US"/>
        </w:rPr>
        <w:t xml:space="preserve"> </w:t>
      </w:r>
      <w:r>
        <w:rPr>
          <w:i/>
          <w:iCs/>
          <w:color w:val="FF0000"/>
          <w:lang w:val="en-US"/>
        </w:rPr>
        <w:t xml:space="preserve">(1 million </w:t>
      </w:r>
      <w:proofErr w:type="spellStart"/>
      <w:r>
        <w:rPr>
          <w:i/>
          <w:iCs/>
          <w:color w:val="FF0000"/>
          <w:lang w:val="en-US"/>
        </w:rPr>
        <w:t>fibre</w:t>
      </w:r>
      <w:proofErr w:type="spellEnd"/>
      <w:r>
        <w:rPr>
          <w:i/>
          <w:iCs/>
          <w:color w:val="FF0000"/>
          <w:lang w:val="en-US"/>
        </w:rPr>
        <w:t xml:space="preserve"> tracts, sifted)</w:t>
      </w:r>
      <w:r>
        <w:rPr>
          <w:lang w:val="en-US"/>
        </w:rPr>
        <w:t>, sub-ADPRC0001F0_T1coreg.mif</w:t>
      </w:r>
      <w:r>
        <w:rPr>
          <w:i/>
          <w:iCs/>
          <w:color w:val="FF0000"/>
          <w:lang w:val="en-US"/>
        </w:rPr>
        <w:t xml:space="preserve"> (</w:t>
      </w:r>
      <w:proofErr w:type="spellStart"/>
      <w:r>
        <w:rPr>
          <w:i/>
          <w:iCs/>
          <w:color w:val="FF0000"/>
          <w:lang w:val="en-US"/>
        </w:rPr>
        <w:t>anat-dwi</w:t>
      </w:r>
      <w:proofErr w:type="spellEnd"/>
      <w:r>
        <w:rPr>
          <w:i/>
          <w:iCs/>
          <w:color w:val="FF0000"/>
          <w:lang w:val="en-US"/>
        </w:rPr>
        <w:t xml:space="preserve"> </w:t>
      </w:r>
      <w:proofErr w:type="spellStart"/>
      <w:r>
        <w:rPr>
          <w:i/>
          <w:iCs/>
          <w:color w:val="FF0000"/>
          <w:lang w:val="en-US"/>
        </w:rPr>
        <w:t>coregistered</w:t>
      </w:r>
      <w:proofErr w:type="spellEnd"/>
      <w:r>
        <w:rPr>
          <w:i/>
          <w:iCs/>
          <w:color w:val="FF0000"/>
          <w:lang w:val="en-US"/>
        </w:rPr>
        <w:t xml:space="preserve"> image)</w:t>
      </w:r>
    </w:p>
    <w:p w14:paraId="7077DFF0" w14:textId="2831B95E" w:rsidR="000E43FD" w:rsidRPr="00560D6F" w:rsidRDefault="000E43FD" w:rsidP="000E43FD">
      <w:pPr>
        <w:pStyle w:val="ListParagraph"/>
        <w:ind w:left="1080"/>
        <w:rPr>
          <w:color w:val="FF66FF"/>
          <w:lang w:val="en-US"/>
        </w:rPr>
      </w:pPr>
      <w:r w:rsidRPr="00AB485D">
        <w:rPr>
          <w:color w:val="FF66FF"/>
          <w:lang w:val="en-US"/>
        </w:rPr>
        <w:t xml:space="preserve">Command: </w:t>
      </w:r>
      <w:r w:rsidRPr="00AB485D">
        <w:rPr>
          <w:color w:val="FF66FF"/>
          <w:lang w:val="en-US"/>
        </w:rPr>
        <w:tab/>
      </w:r>
      <w:r>
        <w:rPr>
          <w:color w:val="FF66FF"/>
          <w:lang w:val="en-US"/>
        </w:rPr>
        <w:tab/>
      </w:r>
      <w:proofErr w:type="spellStart"/>
      <w:r>
        <w:rPr>
          <w:color w:val="FF66FF"/>
          <w:lang w:val="en-US"/>
        </w:rPr>
        <w:t>tckmap</w:t>
      </w:r>
      <w:proofErr w:type="spellEnd"/>
      <w:r w:rsidRPr="00AB485D">
        <w:rPr>
          <w:color w:val="FF66FF"/>
          <w:lang w:val="en-US"/>
        </w:rPr>
        <w:tab/>
      </w:r>
      <w:r>
        <w:rPr>
          <w:color w:val="FF66FF"/>
          <w:lang w:val="en-US"/>
        </w:rPr>
        <w:t>-dec option</w:t>
      </w:r>
    </w:p>
    <w:p w14:paraId="6EA427D5" w14:textId="54B40750" w:rsidR="000E43FD" w:rsidRDefault="000E43FD" w:rsidP="00261C5A">
      <w:pPr>
        <w:ind w:left="1080"/>
        <w:rPr>
          <w:i/>
          <w:iCs/>
          <w:color w:val="92D050"/>
          <w:lang w:val="en-US"/>
        </w:rPr>
      </w:pPr>
      <w:r w:rsidRPr="00AB485D">
        <w:rPr>
          <w:color w:val="92D050"/>
          <w:lang w:val="en-US"/>
        </w:rPr>
        <w:t>%Sample output</w:t>
      </w:r>
      <w:r>
        <w:rPr>
          <w:color w:val="92D050"/>
          <w:lang w:val="en-US"/>
        </w:rPr>
        <w:t>:</w:t>
      </w:r>
      <w:r w:rsidRPr="0047613F">
        <w:rPr>
          <w:lang w:val="en-US"/>
        </w:rPr>
        <w:t xml:space="preserve"> </w:t>
      </w:r>
      <w:r>
        <w:rPr>
          <w:lang w:val="en-US"/>
        </w:rPr>
        <w:t xml:space="preserve">tdi_dec_sub-ADPRC0001F0.mif </w:t>
      </w:r>
      <w:r>
        <w:rPr>
          <w:i/>
          <w:iCs/>
          <w:color w:val="92D050"/>
          <w:lang w:val="en-US"/>
        </w:rPr>
        <w:t>(</w:t>
      </w:r>
      <w:proofErr w:type="spellStart"/>
      <w:r>
        <w:rPr>
          <w:i/>
          <w:iCs/>
          <w:color w:val="92D050"/>
          <w:lang w:val="en-US"/>
        </w:rPr>
        <w:t>coloured</w:t>
      </w:r>
      <w:proofErr w:type="spellEnd"/>
      <w:r>
        <w:rPr>
          <w:i/>
          <w:iCs/>
          <w:color w:val="92D050"/>
          <w:lang w:val="en-US"/>
        </w:rPr>
        <w:t xml:space="preserve">, high-resolution, track-density image) </w:t>
      </w:r>
    </w:p>
    <w:p w14:paraId="65241CB5" w14:textId="1145AB4C" w:rsidR="00DD1187" w:rsidRDefault="00F44F67" w:rsidP="00A06CB0">
      <w:pPr>
        <w:pStyle w:val="ListParagraph"/>
        <w:jc w:val="center"/>
        <w:rPr>
          <w:lang w:val="en-US"/>
        </w:rPr>
      </w:pPr>
      <w:r>
        <w:rPr>
          <w:noProof/>
        </w:rPr>
        <w:drawing>
          <wp:inline distT="0" distB="0" distL="0" distR="0" wp14:anchorId="6041AA86" wp14:editId="1C26E2CF">
            <wp:extent cx="2098385" cy="18376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111445" cy="1849128"/>
                    </a:xfrm>
                    <a:prstGeom prst="rect">
                      <a:avLst/>
                    </a:prstGeom>
                  </pic:spPr>
                </pic:pic>
              </a:graphicData>
            </a:graphic>
          </wp:inline>
        </w:drawing>
      </w:r>
    </w:p>
    <w:p w14:paraId="38C94A3E" w14:textId="2FC1FF23" w:rsidR="00A06CB0" w:rsidRDefault="00A06CB0" w:rsidP="00A06CB0">
      <w:pPr>
        <w:pStyle w:val="ListParagraph"/>
        <w:jc w:val="center"/>
        <w:rPr>
          <w:lang w:val="en-US"/>
        </w:rPr>
      </w:pPr>
    </w:p>
    <w:p w14:paraId="4065A11B" w14:textId="77777777" w:rsidR="00024E14" w:rsidRPr="000F29A1" w:rsidRDefault="00024E14" w:rsidP="00A06CB0">
      <w:pPr>
        <w:pStyle w:val="ListParagraph"/>
        <w:jc w:val="center"/>
        <w:rPr>
          <w:lang w:val="en-US"/>
        </w:rPr>
      </w:pPr>
    </w:p>
    <w:p w14:paraId="35EA663E" w14:textId="77777777" w:rsidR="006476FE" w:rsidRPr="00E2242B" w:rsidRDefault="006476FE" w:rsidP="008D6B05">
      <w:pPr>
        <w:pStyle w:val="ListParagraph"/>
        <w:ind w:left="1080"/>
        <w:rPr>
          <w:lang w:val="en-US"/>
        </w:rPr>
      </w:pPr>
    </w:p>
    <w:p w14:paraId="24147874" w14:textId="77777777" w:rsidR="004D1A53" w:rsidRDefault="004D1A53" w:rsidP="004D1A53">
      <w:pPr>
        <w:pStyle w:val="ListParagraph"/>
        <w:ind w:left="1080"/>
        <w:rPr>
          <w:b/>
          <w:bCs/>
        </w:rPr>
      </w:pPr>
    </w:p>
    <w:p w14:paraId="02CBD1D5" w14:textId="3C0DA695" w:rsidR="004D1A53" w:rsidRDefault="004D1A53" w:rsidP="00143EDC">
      <w:pPr>
        <w:pStyle w:val="ListParagraph"/>
        <w:numPr>
          <w:ilvl w:val="0"/>
          <w:numId w:val="2"/>
        </w:numPr>
        <w:rPr>
          <w:b/>
          <w:bCs/>
          <w:sz w:val="28"/>
          <w:szCs w:val="28"/>
        </w:rPr>
      </w:pPr>
      <w:r w:rsidRPr="00143EDC">
        <w:rPr>
          <w:b/>
          <w:bCs/>
          <w:sz w:val="28"/>
          <w:szCs w:val="28"/>
        </w:rPr>
        <w:t>Calculate group mean T</w:t>
      </w:r>
      <w:r w:rsidR="00BD19A0">
        <w:rPr>
          <w:b/>
          <w:bCs/>
          <w:sz w:val="28"/>
          <w:szCs w:val="28"/>
        </w:rPr>
        <w:t>W-</w:t>
      </w:r>
      <w:proofErr w:type="spellStart"/>
      <w:r w:rsidR="00BD19A0">
        <w:rPr>
          <w:b/>
          <w:bCs/>
          <w:sz w:val="28"/>
          <w:szCs w:val="28"/>
        </w:rPr>
        <w:t>dFC</w:t>
      </w:r>
      <w:proofErr w:type="spellEnd"/>
      <w:r w:rsidRPr="00143EDC">
        <w:rPr>
          <w:b/>
          <w:bCs/>
          <w:sz w:val="28"/>
          <w:szCs w:val="28"/>
        </w:rPr>
        <w:t xml:space="preserve"> map from the normalised individual T</w:t>
      </w:r>
      <w:r w:rsidR="005003B9">
        <w:rPr>
          <w:b/>
          <w:bCs/>
          <w:sz w:val="28"/>
          <w:szCs w:val="28"/>
        </w:rPr>
        <w:t>W-</w:t>
      </w:r>
      <w:proofErr w:type="spellStart"/>
      <w:r w:rsidR="005003B9">
        <w:rPr>
          <w:b/>
          <w:bCs/>
          <w:sz w:val="28"/>
          <w:szCs w:val="28"/>
        </w:rPr>
        <w:t>dFC</w:t>
      </w:r>
      <w:proofErr w:type="spellEnd"/>
      <w:r w:rsidRPr="00143EDC">
        <w:rPr>
          <w:b/>
          <w:bCs/>
          <w:sz w:val="28"/>
          <w:szCs w:val="28"/>
        </w:rPr>
        <w:t xml:space="preserve"> maps</w:t>
      </w:r>
    </w:p>
    <w:p w14:paraId="708748BF" w14:textId="0D0881DC" w:rsidR="007941FB" w:rsidRPr="00BD19A0" w:rsidRDefault="00BD19A0" w:rsidP="007941FB">
      <w:pPr>
        <w:pStyle w:val="ListParagraph"/>
      </w:pPr>
      <w:r>
        <w:t>We will be taking the average across the images in order to make group comparison for the next step. Note that the TW-</w:t>
      </w:r>
      <w:proofErr w:type="spellStart"/>
      <w:r>
        <w:t>dFC</w:t>
      </w:r>
      <w:proofErr w:type="spellEnd"/>
      <w:r>
        <w:t xml:space="preserve"> maps must be in the same, common space (e.g. MNI) in order to make group comparisons</w:t>
      </w:r>
      <w:r w:rsidR="00DA4488">
        <w:t xml:space="preserve"> – if you wish to do this, you need to do it at the very beginning when co-registering your </w:t>
      </w:r>
      <w:proofErr w:type="spellStart"/>
      <w:r w:rsidR="00DA4488">
        <w:t>dwi</w:t>
      </w:r>
      <w:proofErr w:type="spellEnd"/>
      <w:r w:rsidR="00DA4488">
        <w:t xml:space="preserve"> with fMRI BOLD</w:t>
      </w:r>
      <w:r>
        <w:t xml:space="preserve">. </w:t>
      </w:r>
    </w:p>
    <w:p w14:paraId="4F97FBC4" w14:textId="088C47A4" w:rsidR="007941FB" w:rsidRDefault="007941FB" w:rsidP="007941FB">
      <w:pPr>
        <w:ind w:left="1080"/>
        <w:rPr>
          <w:color w:val="FF0000"/>
          <w:lang w:val="en-US"/>
        </w:rPr>
      </w:pPr>
      <w:r w:rsidRPr="00AB485D">
        <w:rPr>
          <w:color w:val="FF0000"/>
          <w:lang w:val="en-US"/>
        </w:rPr>
        <w:t>%Sample input:</w:t>
      </w:r>
      <w:r w:rsidRPr="00560D6F">
        <w:t xml:space="preserve"> </w:t>
      </w:r>
      <w:r w:rsidR="00F001F1">
        <w:rPr>
          <w:lang w:val="en-US"/>
        </w:rPr>
        <w:t>tdfc_CI95*</w:t>
      </w:r>
      <w:r w:rsidRPr="00560D6F">
        <w:rPr>
          <w:lang w:val="en-US"/>
        </w:rPr>
        <w:t>.</w:t>
      </w:r>
      <w:proofErr w:type="spellStart"/>
      <w:r w:rsidR="00F001F1">
        <w:rPr>
          <w:lang w:val="en-US"/>
        </w:rPr>
        <w:t>mif</w:t>
      </w:r>
      <w:proofErr w:type="spellEnd"/>
      <w:r w:rsidRPr="00560D6F">
        <w:rPr>
          <w:lang w:val="en-US"/>
        </w:rPr>
        <w:t xml:space="preserve"> </w:t>
      </w:r>
      <w:r>
        <w:rPr>
          <w:i/>
          <w:iCs/>
          <w:color w:val="FF0000"/>
          <w:lang w:val="en-US"/>
        </w:rPr>
        <w:t>(</w:t>
      </w:r>
      <w:r w:rsidR="00F001F1">
        <w:rPr>
          <w:i/>
          <w:iCs/>
          <w:color w:val="FF0000"/>
          <w:lang w:val="en-US"/>
        </w:rPr>
        <w:t xml:space="preserve">selecting all participant </w:t>
      </w:r>
      <w:proofErr w:type="spellStart"/>
      <w:r w:rsidR="00F001F1">
        <w:rPr>
          <w:i/>
          <w:iCs/>
          <w:color w:val="FF0000"/>
          <w:lang w:val="en-US"/>
        </w:rPr>
        <w:t>tdfc</w:t>
      </w:r>
      <w:proofErr w:type="spellEnd"/>
      <w:r w:rsidR="00F001F1">
        <w:rPr>
          <w:i/>
          <w:iCs/>
          <w:color w:val="FF0000"/>
          <w:lang w:val="en-US"/>
        </w:rPr>
        <w:t xml:space="preserve"> images, with the confidence interval at 95% - 3D image, 1 vol</w:t>
      </w:r>
      <w:r>
        <w:rPr>
          <w:i/>
          <w:iCs/>
          <w:color w:val="FF0000"/>
          <w:lang w:val="en-US"/>
        </w:rPr>
        <w:t>)</w:t>
      </w:r>
    </w:p>
    <w:p w14:paraId="14A2809F" w14:textId="1D7A00FF" w:rsidR="007941FB" w:rsidRPr="00560D6F" w:rsidRDefault="007941FB" w:rsidP="007941FB">
      <w:pPr>
        <w:pStyle w:val="ListParagraph"/>
        <w:ind w:left="1080"/>
        <w:rPr>
          <w:color w:val="FF66FF"/>
          <w:lang w:val="en-US"/>
        </w:rPr>
      </w:pPr>
      <w:r w:rsidRPr="00AB485D">
        <w:rPr>
          <w:color w:val="FF66FF"/>
          <w:lang w:val="en-US"/>
        </w:rPr>
        <w:t xml:space="preserve">Command: </w:t>
      </w:r>
      <w:r w:rsidRPr="00AB485D">
        <w:rPr>
          <w:color w:val="FF66FF"/>
          <w:lang w:val="en-US"/>
        </w:rPr>
        <w:tab/>
      </w:r>
      <w:r>
        <w:rPr>
          <w:color w:val="FF66FF"/>
          <w:lang w:val="en-US"/>
        </w:rPr>
        <w:tab/>
      </w:r>
      <w:proofErr w:type="spellStart"/>
      <w:r w:rsidR="00F001F1">
        <w:rPr>
          <w:color w:val="FF66FF"/>
          <w:lang w:val="en-US"/>
        </w:rPr>
        <w:t>mrmath</w:t>
      </w:r>
      <w:proofErr w:type="spellEnd"/>
      <w:r w:rsidR="00F001F1">
        <w:rPr>
          <w:color w:val="FF66FF"/>
          <w:lang w:val="en-US"/>
        </w:rPr>
        <w:t xml:space="preserve"> mean</w:t>
      </w:r>
    </w:p>
    <w:p w14:paraId="392D1540" w14:textId="2EBBB09B" w:rsidR="007941FB" w:rsidRDefault="007941FB" w:rsidP="007941FB">
      <w:pPr>
        <w:ind w:left="1080"/>
        <w:rPr>
          <w:i/>
          <w:iCs/>
          <w:color w:val="92D050"/>
          <w:lang w:val="en-US"/>
        </w:rPr>
      </w:pPr>
      <w:r w:rsidRPr="00AB485D">
        <w:rPr>
          <w:color w:val="92D050"/>
          <w:lang w:val="en-US"/>
        </w:rPr>
        <w:t>%Sample output</w:t>
      </w:r>
      <w:r>
        <w:rPr>
          <w:color w:val="92D050"/>
          <w:lang w:val="en-US"/>
        </w:rPr>
        <w:t>:</w:t>
      </w:r>
      <w:r w:rsidRPr="0047613F">
        <w:rPr>
          <w:lang w:val="en-US"/>
        </w:rPr>
        <w:t xml:space="preserve"> </w:t>
      </w:r>
      <w:r w:rsidR="00F001F1">
        <w:rPr>
          <w:lang w:val="en-US"/>
        </w:rPr>
        <w:t>average</w:t>
      </w:r>
      <w:r>
        <w:rPr>
          <w:lang w:val="en-US"/>
        </w:rPr>
        <w:t>_</w:t>
      </w:r>
      <w:r w:rsidR="00F001F1">
        <w:rPr>
          <w:lang w:val="en-US"/>
        </w:rPr>
        <w:t>tdfc_CI95</w:t>
      </w:r>
      <w:r>
        <w:rPr>
          <w:lang w:val="en-US"/>
        </w:rPr>
        <w:t xml:space="preserve">.mif </w:t>
      </w:r>
      <w:r>
        <w:rPr>
          <w:i/>
          <w:iCs/>
          <w:color w:val="92D050"/>
          <w:lang w:val="en-US"/>
        </w:rPr>
        <w:t>(</w:t>
      </w:r>
      <w:r w:rsidR="00F001F1">
        <w:rPr>
          <w:i/>
          <w:iCs/>
          <w:color w:val="92D050"/>
          <w:lang w:val="en-US"/>
        </w:rPr>
        <w:t>average confidence interval at 95% across all participants</w:t>
      </w:r>
      <w:r>
        <w:rPr>
          <w:i/>
          <w:iCs/>
          <w:color w:val="92D050"/>
          <w:lang w:val="en-US"/>
        </w:rPr>
        <w:t xml:space="preserve">) </w:t>
      </w:r>
    </w:p>
    <w:p w14:paraId="6AB83F40" w14:textId="65ECD6E9" w:rsidR="00024E14" w:rsidRDefault="00024E14" w:rsidP="00024E14">
      <w:pPr>
        <w:pStyle w:val="ListParagraph"/>
        <w:rPr>
          <w:b/>
          <w:bCs/>
          <w:sz w:val="28"/>
          <w:szCs w:val="28"/>
        </w:rPr>
      </w:pPr>
    </w:p>
    <w:p w14:paraId="49FD8DDF" w14:textId="77777777" w:rsidR="00143EDC" w:rsidRDefault="00143EDC" w:rsidP="00024E14">
      <w:pPr>
        <w:pStyle w:val="ListParagraph"/>
        <w:rPr>
          <w:b/>
          <w:bCs/>
          <w:sz w:val="28"/>
          <w:szCs w:val="28"/>
        </w:rPr>
      </w:pPr>
    </w:p>
    <w:p w14:paraId="1A61A9F6" w14:textId="77777777" w:rsidR="00024E14" w:rsidRDefault="00024E14" w:rsidP="00024E14">
      <w:pPr>
        <w:pStyle w:val="ListParagraph"/>
        <w:rPr>
          <w:b/>
          <w:bCs/>
          <w:sz w:val="28"/>
          <w:szCs w:val="28"/>
        </w:rPr>
      </w:pPr>
    </w:p>
    <w:p w14:paraId="601A8D91" w14:textId="1C109238" w:rsidR="00DD1187" w:rsidRDefault="001E174D" w:rsidP="001E174D">
      <w:pPr>
        <w:pStyle w:val="ListParagraph"/>
        <w:numPr>
          <w:ilvl w:val="0"/>
          <w:numId w:val="2"/>
        </w:numPr>
        <w:rPr>
          <w:b/>
          <w:bCs/>
          <w:sz w:val="28"/>
          <w:szCs w:val="28"/>
        </w:rPr>
      </w:pPr>
      <w:r w:rsidRPr="001E174D">
        <w:rPr>
          <w:b/>
          <w:bCs/>
          <w:sz w:val="28"/>
          <w:szCs w:val="28"/>
        </w:rPr>
        <w:t>Run GLM analysis for comparing groups</w:t>
      </w:r>
    </w:p>
    <w:p w14:paraId="41E2F5D8" w14:textId="59B51C72" w:rsidR="00FF0E43" w:rsidRDefault="00AF61A8" w:rsidP="00FF0E43">
      <w:pPr>
        <w:pStyle w:val="ListParagraph"/>
      </w:pPr>
      <w:r>
        <w:t xml:space="preserve">Conduct whole-brain permutation testing to compare between your groups. </w:t>
      </w:r>
    </w:p>
    <w:p w14:paraId="7112A9FA" w14:textId="21DA8642" w:rsidR="00AF61A8" w:rsidRPr="00AF61A8" w:rsidRDefault="00AF61A8" w:rsidP="00AF61A8">
      <w:pPr>
        <w:ind w:left="1080"/>
        <w:rPr>
          <w:lang w:val="en-US"/>
        </w:rPr>
      </w:pPr>
      <w:r w:rsidRPr="00AB485D">
        <w:rPr>
          <w:color w:val="FF0000"/>
          <w:lang w:val="en-US"/>
        </w:rPr>
        <w:lastRenderedPageBreak/>
        <w:t>%Sample input:</w:t>
      </w:r>
      <w:r w:rsidRPr="00560D6F">
        <w:t xml:space="preserve"> </w:t>
      </w:r>
      <w:r>
        <w:rPr>
          <w:lang w:val="en-US"/>
        </w:rPr>
        <w:t>TWFCInput.txt</w:t>
      </w:r>
      <w:r w:rsidRPr="00560D6F">
        <w:rPr>
          <w:lang w:val="en-US"/>
        </w:rPr>
        <w:t xml:space="preserve"> </w:t>
      </w:r>
      <w:r>
        <w:rPr>
          <w:i/>
          <w:iCs/>
          <w:color w:val="FF0000"/>
          <w:lang w:val="en-US"/>
        </w:rPr>
        <w:t>(text file with names of all participant image files being used for statistical testing)</w:t>
      </w:r>
      <w:r>
        <w:rPr>
          <w:lang w:val="en-US"/>
        </w:rPr>
        <w:t>, design matrix, contrast matrix</w:t>
      </w:r>
      <w:r w:rsidR="003B66D2">
        <w:rPr>
          <w:lang w:val="en-US"/>
        </w:rPr>
        <w:t xml:space="preserve"> </w:t>
      </w:r>
      <w:r w:rsidR="003B66D2">
        <w:rPr>
          <w:i/>
          <w:iCs/>
          <w:color w:val="FF0000"/>
          <w:lang w:val="en-US"/>
        </w:rPr>
        <w:t>(study matrices)</w:t>
      </w:r>
      <w:r>
        <w:rPr>
          <w:lang w:val="en-US"/>
        </w:rPr>
        <w:t xml:space="preserve">, </w:t>
      </w:r>
      <w:proofErr w:type="spellStart"/>
      <w:r>
        <w:rPr>
          <w:lang w:val="en-US"/>
        </w:rPr>
        <w:t>template_mask.mif</w:t>
      </w:r>
      <w:proofErr w:type="spellEnd"/>
      <w:r w:rsidR="003B66D2">
        <w:rPr>
          <w:lang w:val="en-US"/>
        </w:rPr>
        <w:t xml:space="preserve"> </w:t>
      </w:r>
      <w:r w:rsidR="003B66D2">
        <w:rPr>
          <w:i/>
          <w:iCs/>
          <w:color w:val="FF0000"/>
          <w:lang w:val="en-US"/>
        </w:rPr>
        <w:t>(mask file to define voxels included in the analysis</w:t>
      </w:r>
      <w:r w:rsidR="00BB0F81">
        <w:rPr>
          <w:i/>
          <w:iCs/>
          <w:color w:val="FF0000"/>
          <w:lang w:val="en-US"/>
        </w:rPr>
        <w:t xml:space="preserve"> – must have same dimensions as the input images</w:t>
      </w:r>
      <w:r w:rsidR="003B66D2">
        <w:rPr>
          <w:i/>
          <w:iCs/>
          <w:color w:val="FF0000"/>
          <w:lang w:val="en-US"/>
        </w:rPr>
        <w:t>)</w:t>
      </w:r>
      <w:r>
        <w:rPr>
          <w:lang w:val="en-US"/>
        </w:rPr>
        <w:t xml:space="preserve"> output </w:t>
      </w:r>
    </w:p>
    <w:p w14:paraId="740FE0BE" w14:textId="5086E902" w:rsidR="00AF61A8" w:rsidRPr="00560D6F" w:rsidRDefault="00AF61A8" w:rsidP="00AF61A8">
      <w:pPr>
        <w:pStyle w:val="ListParagraph"/>
        <w:ind w:left="1080"/>
        <w:rPr>
          <w:color w:val="FF66FF"/>
          <w:lang w:val="en-US"/>
        </w:rPr>
      </w:pPr>
      <w:r w:rsidRPr="00AB485D">
        <w:rPr>
          <w:color w:val="FF66FF"/>
          <w:lang w:val="en-US"/>
        </w:rPr>
        <w:t xml:space="preserve">Command: </w:t>
      </w:r>
      <w:r w:rsidRPr="00AB485D">
        <w:rPr>
          <w:color w:val="FF66FF"/>
          <w:lang w:val="en-US"/>
        </w:rPr>
        <w:tab/>
      </w:r>
      <w:r>
        <w:rPr>
          <w:color w:val="FF66FF"/>
          <w:lang w:val="en-US"/>
        </w:rPr>
        <w:tab/>
      </w:r>
      <w:proofErr w:type="spellStart"/>
      <w:r>
        <w:rPr>
          <w:color w:val="FF66FF"/>
          <w:lang w:val="en-US"/>
        </w:rPr>
        <w:t>mrclusterstats</w:t>
      </w:r>
      <w:proofErr w:type="spellEnd"/>
    </w:p>
    <w:p w14:paraId="202DBBDB" w14:textId="17E19590" w:rsidR="00AF61A8" w:rsidRDefault="00AF61A8" w:rsidP="00AF61A8">
      <w:pPr>
        <w:ind w:left="1080"/>
        <w:rPr>
          <w:i/>
          <w:iCs/>
          <w:color w:val="92D050"/>
          <w:lang w:val="en-US"/>
        </w:rPr>
      </w:pPr>
      <w:r w:rsidRPr="00AB485D">
        <w:rPr>
          <w:color w:val="92D050"/>
          <w:lang w:val="en-US"/>
        </w:rPr>
        <w:t>%Sample output</w:t>
      </w:r>
      <w:r>
        <w:rPr>
          <w:color w:val="92D050"/>
          <w:lang w:val="en-US"/>
        </w:rPr>
        <w:t>:</w:t>
      </w:r>
      <w:r w:rsidRPr="0047613F">
        <w:rPr>
          <w:lang w:val="en-US"/>
        </w:rPr>
        <w:t xml:space="preserve"> </w:t>
      </w:r>
      <w:r w:rsidR="004B04B4">
        <w:rPr>
          <w:lang w:val="en-US"/>
        </w:rPr>
        <w:t>(several .</w:t>
      </w:r>
      <w:proofErr w:type="spellStart"/>
      <w:r w:rsidR="00577AD2">
        <w:rPr>
          <w:lang w:val="en-US"/>
        </w:rPr>
        <w:t>mif</w:t>
      </w:r>
      <w:proofErr w:type="spellEnd"/>
      <w:r w:rsidR="00577AD2">
        <w:rPr>
          <w:lang w:val="en-US"/>
        </w:rPr>
        <w:t xml:space="preserve"> &amp; .txt</w:t>
      </w:r>
      <w:r w:rsidR="004B04B4">
        <w:rPr>
          <w:lang w:val="en-US"/>
        </w:rPr>
        <w:t xml:space="preserve"> outputs</w:t>
      </w:r>
      <w:r w:rsidR="00577AD2">
        <w:rPr>
          <w:lang w:val="en-US"/>
        </w:rPr>
        <w:t xml:space="preserve"> for viewing in </w:t>
      </w:r>
      <w:proofErr w:type="spellStart"/>
      <w:r w:rsidR="00577AD2">
        <w:rPr>
          <w:lang w:val="en-US"/>
        </w:rPr>
        <w:t>mrview</w:t>
      </w:r>
      <w:proofErr w:type="spellEnd"/>
      <w:r w:rsidR="004B04B4">
        <w:rPr>
          <w:lang w:val="en-US"/>
        </w:rPr>
        <w:t>)</w:t>
      </w:r>
      <w:r>
        <w:rPr>
          <w:lang w:val="en-US"/>
        </w:rPr>
        <w:t xml:space="preserve"> </w:t>
      </w:r>
      <w:r>
        <w:rPr>
          <w:i/>
          <w:iCs/>
          <w:color w:val="92D050"/>
          <w:lang w:val="en-US"/>
        </w:rPr>
        <w:t xml:space="preserve"> </w:t>
      </w:r>
    </w:p>
    <w:p w14:paraId="14112705" w14:textId="77777777" w:rsidR="00AF61A8" w:rsidRPr="00AF61A8" w:rsidRDefault="00AF61A8" w:rsidP="00FF0E43">
      <w:pPr>
        <w:pStyle w:val="ListParagraph"/>
      </w:pPr>
    </w:p>
    <w:p w14:paraId="754E4875" w14:textId="77777777" w:rsidR="002D6A01" w:rsidRPr="002D6A01" w:rsidRDefault="002D6A01" w:rsidP="002D6A01">
      <w:pPr>
        <w:pStyle w:val="ListParagraph"/>
        <w:numPr>
          <w:ilvl w:val="0"/>
          <w:numId w:val="22"/>
        </w:numPr>
        <w:rPr>
          <w:b/>
          <w:bCs/>
          <w:lang w:val="en-US"/>
        </w:rPr>
      </w:pPr>
      <w:r w:rsidRPr="002D6A01">
        <w:rPr>
          <w:b/>
          <w:bCs/>
          <w:lang w:val="en-US"/>
        </w:rPr>
        <w:t>Include any group confounds (e.g. age, gender, clinical location, etc.)</w:t>
      </w:r>
    </w:p>
    <w:p w14:paraId="512AE09B" w14:textId="618A6633" w:rsidR="00DD1187" w:rsidRPr="002D6A01" w:rsidRDefault="00DD1187" w:rsidP="002D6A01">
      <w:pPr>
        <w:pStyle w:val="ListParagraph"/>
        <w:rPr>
          <w:lang w:val="en-US"/>
        </w:rPr>
      </w:pPr>
    </w:p>
    <w:p w14:paraId="2F4624C5" w14:textId="77777777" w:rsidR="00C37D43" w:rsidRPr="00053F19" w:rsidRDefault="00C37D43" w:rsidP="00053F19">
      <w:pPr>
        <w:rPr>
          <w:lang w:val="en-US"/>
        </w:rPr>
      </w:pPr>
    </w:p>
    <w:p w14:paraId="774E5C7C" w14:textId="77777777" w:rsidR="00DC09B8" w:rsidRDefault="00DC09B8"/>
    <w:p w14:paraId="5D891AA1" w14:textId="6FCF8B1F" w:rsidR="00B711AE" w:rsidRDefault="00B711AE"/>
    <w:p w14:paraId="08190F0A" w14:textId="44629FF7" w:rsidR="00B711AE" w:rsidRDefault="00B711AE"/>
    <w:p w14:paraId="169F9C74" w14:textId="7822284D" w:rsidR="00B711AE" w:rsidRDefault="00B711AE">
      <w:r>
        <w:t xml:space="preserve">MELODIC ICA: </w:t>
      </w:r>
    </w:p>
    <w:p w14:paraId="5170F939" w14:textId="22078C62" w:rsidR="00C04104" w:rsidRDefault="00C04104">
      <w:r>
        <w:t xml:space="preserve">Andrew Jahn tutorial: </w:t>
      </w:r>
    </w:p>
    <w:p w14:paraId="2DEB6454" w14:textId="3EC9309A" w:rsidR="00C04104" w:rsidRDefault="00671A04">
      <w:hyperlink r:id="rId52" w:history="1">
        <w:r w:rsidR="00C04104" w:rsidRPr="0097239D">
          <w:rPr>
            <w:rStyle w:val="Hyperlink"/>
          </w:rPr>
          <w:t>https://www.youtube.com/watch?v=C0nDropNuiI&amp;list=PLIQIswOrUH6_UZW1z42TA9u-vnUYzyWdA&amp;index=1</w:t>
        </w:r>
      </w:hyperlink>
      <w:r w:rsidR="00C04104">
        <w:t xml:space="preserve"> </w:t>
      </w:r>
    </w:p>
    <w:p w14:paraId="40D2740D" w14:textId="24E77DFA" w:rsidR="00B711AE" w:rsidRDefault="00B711AE">
      <w:r>
        <w:t xml:space="preserve">FSL video: </w:t>
      </w:r>
    </w:p>
    <w:p w14:paraId="6FC5F759" w14:textId="72D9D308" w:rsidR="00B711AE" w:rsidRDefault="00671A04">
      <w:hyperlink r:id="rId53" w:history="1">
        <w:r w:rsidR="00B711AE" w:rsidRPr="0097239D">
          <w:rPr>
            <w:rStyle w:val="Hyperlink"/>
          </w:rPr>
          <w:t>https://www.youtube.com/watch?v=Xs_c3-neuec</w:t>
        </w:r>
      </w:hyperlink>
    </w:p>
    <w:p w14:paraId="702D6658" w14:textId="691A8639" w:rsidR="00B711AE" w:rsidRDefault="00B711AE"/>
    <w:p w14:paraId="399C19D1" w14:textId="208011BC" w:rsidR="00F93364" w:rsidRDefault="002F069F">
      <w:r>
        <w:t xml:space="preserve">fMRI high-pass filtering: </w:t>
      </w:r>
    </w:p>
    <w:p w14:paraId="6C350CC5" w14:textId="4A37D99A" w:rsidR="002F069F" w:rsidRDefault="002F069F"/>
    <w:p w14:paraId="5BA3C27C" w14:textId="100F9B6D" w:rsidR="002F069F" w:rsidRDefault="00671A04">
      <w:hyperlink r:id="rId54" w:history="1">
        <w:r w:rsidR="002F069F" w:rsidRPr="00AB43D5">
          <w:rPr>
            <w:rStyle w:val="Hyperlink"/>
          </w:rPr>
          <w:t>https://neurostars.org/t/highpass-filter-in-fmriprep/5912</w:t>
        </w:r>
      </w:hyperlink>
    </w:p>
    <w:p w14:paraId="4307D989" w14:textId="02F07B5A" w:rsidR="002F069F" w:rsidRDefault="00671A04">
      <w:hyperlink r:id="rId55" w:history="1">
        <w:r w:rsidR="002F069F" w:rsidRPr="00AB43D5">
          <w:rPr>
            <w:rStyle w:val="Hyperlink"/>
          </w:rPr>
          <w:t>https://neurostars.org/t/how-to-set-band-pass-filter-using-fmriprep/19137</w:t>
        </w:r>
      </w:hyperlink>
    </w:p>
    <w:p w14:paraId="2AFA2270" w14:textId="65DACE53" w:rsidR="002F069F" w:rsidRDefault="00671A04">
      <w:hyperlink r:id="rId56" w:history="1">
        <w:r w:rsidR="002F069F" w:rsidRPr="00AB43D5">
          <w:rPr>
            <w:rStyle w:val="Hyperlink"/>
          </w:rPr>
          <w:t>https://neurostars.org/t/how-to-choose-a-proper-bandpass-filter/1700</w:t>
        </w:r>
      </w:hyperlink>
    </w:p>
    <w:p w14:paraId="162A31FA" w14:textId="60CFCA16" w:rsidR="002F069F" w:rsidRDefault="00671A04">
      <w:hyperlink r:id="rId57" w:history="1">
        <w:r w:rsidR="002F069F" w:rsidRPr="00AB43D5">
          <w:rPr>
            <w:rStyle w:val="Hyperlink"/>
          </w:rPr>
          <w:t>https://neurostars.org/t/bandpass-filtering-different-outputs-from-fsl-and-nipype-custom-function/824</w:t>
        </w:r>
      </w:hyperlink>
    </w:p>
    <w:p w14:paraId="5CA33E97" w14:textId="65DF3AD0" w:rsidR="002F069F" w:rsidRDefault="00671A04">
      <w:hyperlink r:id="rId58" w:anchor="confound-regressors-description" w:history="1">
        <w:r w:rsidR="002F069F" w:rsidRPr="00AB43D5">
          <w:rPr>
            <w:rStyle w:val="Hyperlink"/>
          </w:rPr>
          <w:t>https://fmriprep.org/en/latest/outputs.html#confound-regressors-description</w:t>
        </w:r>
      </w:hyperlink>
    </w:p>
    <w:p w14:paraId="2A95B014" w14:textId="24D28C53" w:rsidR="002F069F" w:rsidRDefault="002F069F"/>
    <w:p w14:paraId="16F72291" w14:textId="77777777" w:rsidR="002F069F" w:rsidRDefault="002F069F"/>
    <w:p w14:paraId="79324769" w14:textId="77777777" w:rsidR="002F069F" w:rsidRDefault="002F069F"/>
    <w:p w14:paraId="317A3BD0" w14:textId="3955603F" w:rsidR="002F069F" w:rsidRDefault="002F069F"/>
    <w:p w14:paraId="1B5A27E2" w14:textId="6CB8B827" w:rsidR="002F069F" w:rsidRDefault="002F069F"/>
    <w:p w14:paraId="057DB312" w14:textId="77777777" w:rsidR="002F069F" w:rsidRDefault="002F069F"/>
    <w:p w14:paraId="26329831" w14:textId="12D5DE38" w:rsidR="00F93364" w:rsidRDefault="00F93364" w:rsidP="00F93364">
      <w:pPr>
        <w:jc w:val="center"/>
      </w:pPr>
      <w:r>
        <w:t>References</w:t>
      </w:r>
    </w:p>
    <w:p w14:paraId="0ED30263" w14:textId="1EBF848E" w:rsidR="00133727" w:rsidRPr="00133727" w:rsidRDefault="00F93364" w:rsidP="0013372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33727" w:rsidRPr="00133727">
        <w:rPr>
          <w:rFonts w:ascii="Calibri" w:hAnsi="Calibri" w:cs="Calibri"/>
          <w:noProof/>
          <w:szCs w:val="24"/>
        </w:rPr>
        <w:t xml:space="preserve">Calamante, F., Masterton, R. A. J., Tournier, J. D., Smith, R. E., Willats, L., Raffelt, D., &amp; Connelly, A. (2013). Track-weighted functional connectivity (TW-FC): A tool for characterizing the structural-functional connections in the brain. </w:t>
      </w:r>
      <w:r w:rsidR="00133727" w:rsidRPr="00133727">
        <w:rPr>
          <w:rFonts w:ascii="Calibri" w:hAnsi="Calibri" w:cs="Calibri"/>
          <w:i/>
          <w:iCs/>
          <w:noProof/>
          <w:szCs w:val="24"/>
        </w:rPr>
        <w:t>NeuroImage</w:t>
      </w:r>
      <w:r w:rsidR="00133727" w:rsidRPr="00133727">
        <w:rPr>
          <w:rFonts w:ascii="Calibri" w:hAnsi="Calibri" w:cs="Calibri"/>
          <w:noProof/>
          <w:szCs w:val="24"/>
        </w:rPr>
        <w:t xml:space="preserve">, </w:t>
      </w:r>
      <w:r w:rsidR="00133727" w:rsidRPr="00133727">
        <w:rPr>
          <w:rFonts w:ascii="Calibri" w:hAnsi="Calibri" w:cs="Calibri"/>
          <w:i/>
          <w:iCs/>
          <w:noProof/>
          <w:szCs w:val="24"/>
        </w:rPr>
        <w:t>70</w:t>
      </w:r>
      <w:r w:rsidR="00133727" w:rsidRPr="00133727">
        <w:rPr>
          <w:rFonts w:ascii="Calibri" w:hAnsi="Calibri" w:cs="Calibri"/>
          <w:noProof/>
          <w:szCs w:val="24"/>
        </w:rPr>
        <w:t>, 199–210. https://doi.org/10.1016/j.neuroimage.2012.12.054</w:t>
      </w:r>
    </w:p>
    <w:p w14:paraId="500F5439"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Calamante, F., Smith, R. E., Liang, X., Zalesky, A., &amp; Connelly, A. (2017). Track-weighted dynamic functional connectivity (TW-dFC): a new method to study time-resolved functional connectivity. </w:t>
      </w:r>
      <w:r w:rsidRPr="00133727">
        <w:rPr>
          <w:rFonts w:ascii="Calibri" w:hAnsi="Calibri" w:cs="Calibri"/>
          <w:i/>
          <w:iCs/>
          <w:noProof/>
          <w:szCs w:val="24"/>
        </w:rPr>
        <w:t>Brain Structure and Function</w:t>
      </w:r>
      <w:r w:rsidRPr="00133727">
        <w:rPr>
          <w:rFonts w:ascii="Calibri" w:hAnsi="Calibri" w:cs="Calibri"/>
          <w:noProof/>
          <w:szCs w:val="24"/>
        </w:rPr>
        <w:t xml:space="preserve">, </w:t>
      </w:r>
      <w:r w:rsidRPr="00133727">
        <w:rPr>
          <w:rFonts w:ascii="Calibri" w:hAnsi="Calibri" w:cs="Calibri"/>
          <w:i/>
          <w:iCs/>
          <w:noProof/>
          <w:szCs w:val="24"/>
        </w:rPr>
        <w:t>222</w:t>
      </w:r>
      <w:r w:rsidRPr="00133727">
        <w:rPr>
          <w:rFonts w:ascii="Calibri" w:hAnsi="Calibri" w:cs="Calibri"/>
          <w:noProof/>
          <w:szCs w:val="24"/>
        </w:rPr>
        <w:t>(8), 3761–3774. https://doi.org/10.1007/s00429-017-1431-1</w:t>
      </w:r>
    </w:p>
    <w:p w14:paraId="771EFAC0"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Honey, C. J., Sporns, O., Cammoun, L., Gigandet, X., Thiran, J. P., Meuli, R., &amp; Hagmann, P. (2009). Predicting human resting-state functional connectivity from structural connectivity. </w:t>
      </w:r>
      <w:r w:rsidRPr="00133727">
        <w:rPr>
          <w:rFonts w:ascii="Calibri" w:hAnsi="Calibri" w:cs="Calibri"/>
          <w:i/>
          <w:iCs/>
          <w:noProof/>
          <w:szCs w:val="24"/>
        </w:rPr>
        <w:t>Proceedings of the National Academy of Sciences of the United States of America</w:t>
      </w:r>
      <w:r w:rsidRPr="00133727">
        <w:rPr>
          <w:rFonts w:ascii="Calibri" w:hAnsi="Calibri" w:cs="Calibri"/>
          <w:noProof/>
          <w:szCs w:val="24"/>
        </w:rPr>
        <w:t xml:space="preserve">, </w:t>
      </w:r>
      <w:r w:rsidRPr="00133727">
        <w:rPr>
          <w:rFonts w:ascii="Calibri" w:hAnsi="Calibri" w:cs="Calibri"/>
          <w:i/>
          <w:iCs/>
          <w:noProof/>
          <w:szCs w:val="24"/>
        </w:rPr>
        <w:t>106</w:t>
      </w:r>
      <w:r w:rsidRPr="00133727">
        <w:rPr>
          <w:rFonts w:ascii="Calibri" w:hAnsi="Calibri" w:cs="Calibri"/>
          <w:noProof/>
          <w:szCs w:val="24"/>
        </w:rPr>
        <w:t>(6), 2035–2040. https://doi.org/10.1073/pnas.0811168106</w:t>
      </w:r>
    </w:p>
    <w:p w14:paraId="7A86951A"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Leonardi, N., &amp; Van De Ville, D. (2015). On spurious and real fluctuations of dynamic functional connectivity during rest. </w:t>
      </w:r>
      <w:r w:rsidRPr="00133727">
        <w:rPr>
          <w:rFonts w:ascii="Calibri" w:hAnsi="Calibri" w:cs="Calibri"/>
          <w:i/>
          <w:iCs/>
          <w:noProof/>
          <w:szCs w:val="24"/>
        </w:rPr>
        <w:t>NeuroImage</w:t>
      </w:r>
      <w:r w:rsidRPr="00133727">
        <w:rPr>
          <w:rFonts w:ascii="Calibri" w:hAnsi="Calibri" w:cs="Calibri"/>
          <w:noProof/>
          <w:szCs w:val="24"/>
        </w:rPr>
        <w:t xml:space="preserve">, </w:t>
      </w:r>
      <w:r w:rsidRPr="00133727">
        <w:rPr>
          <w:rFonts w:ascii="Calibri" w:hAnsi="Calibri" w:cs="Calibri"/>
          <w:i/>
          <w:iCs/>
          <w:noProof/>
          <w:szCs w:val="24"/>
        </w:rPr>
        <w:t>104</w:t>
      </w:r>
      <w:r w:rsidRPr="00133727">
        <w:rPr>
          <w:rFonts w:ascii="Calibri" w:hAnsi="Calibri" w:cs="Calibri"/>
          <w:noProof/>
          <w:szCs w:val="24"/>
        </w:rPr>
        <w:t>, 430–436. https://doi.org/10.1016/j.neuroimage.2014.09.007</w:t>
      </w:r>
    </w:p>
    <w:p w14:paraId="1813024E"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Raffelt, D., Tournier, J. D., Fripp, J., Crozier, S., Connelly, A., &amp; Salvado, O. (2011). Symmetric diffeomorphic registration of fibre orientation distributions. </w:t>
      </w:r>
      <w:r w:rsidRPr="00133727">
        <w:rPr>
          <w:rFonts w:ascii="Calibri" w:hAnsi="Calibri" w:cs="Calibri"/>
          <w:i/>
          <w:iCs/>
          <w:noProof/>
          <w:szCs w:val="24"/>
        </w:rPr>
        <w:t>NeuroImage</w:t>
      </w:r>
      <w:r w:rsidRPr="00133727">
        <w:rPr>
          <w:rFonts w:ascii="Calibri" w:hAnsi="Calibri" w:cs="Calibri"/>
          <w:noProof/>
          <w:szCs w:val="24"/>
        </w:rPr>
        <w:t xml:space="preserve">, </w:t>
      </w:r>
      <w:r w:rsidRPr="00133727">
        <w:rPr>
          <w:rFonts w:ascii="Calibri" w:hAnsi="Calibri" w:cs="Calibri"/>
          <w:i/>
          <w:iCs/>
          <w:noProof/>
          <w:szCs w:val="24"/>
        </w:rPr>
        <w:t>56</w:t>
      </w:r>
      <w:r w:rsidRPr="00133727">
        <w:rPr>
          <w:rFonts w:ascii="Calibri" w:hAnsi="Calibri" w:cs="Calibri"/>
          <w:noProof/>
          <w:szCs w:val="24"/>
        </w:rPr>
        <w:t>(3), 1171–1180. https://doi.org/10.1016/j.neuroimage.2011.02.014</w:t>
      </w:r>
    </w:p>
    <w:p w14:paraId="2C4C278E"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Shirer, W. R., Ryali, S., Rykhlevskaia, E., Menon, V., &amp; Greicius, M. D. (2012). Decoding subject-driven cognitive states with whole-brain connectivity patterns. </w:t>
      </w:r>
      <w:r w:rsidRPr="00133727">
        <w:rPr>
          <w:rFonts w:ascii="Calibri" w:hAnsi="Calibri" w:cs="Calibri"/>
          <w:i/>
          <w:iCs/>
          <w:noProof/>
          <w:szCs w:val="24"/>
        </w:rPr>
        <w:t>Cerebral Cortex</w:t>
      </w:r>
      <w:r w:rsidRPr="00133727">
        <w:rPr>
          <w:rFonts w:ascii="Calibri" w:hAnsi="Calibri" w:cs="Calibri"/>
          <w:noProof/>
          <w:szCs w:val="24"/>
        </w:rPr>
        <w:t xml:space="preserve">, </w:t>
      </w:r>
      <w:r w:rsidRPr="00133727">
        <w:rPr>
          <w:rFonts w:ascii="Calibri" w:hAnsi="Calibri" w:cs="Calibri"/>
          <w:i/>
          <w:iCs/>
          <w:noProof/>
          <w:szCs w:val="24"/>
        </w:rPr>
        <w:t>22</w:t>
      </w:r>
      <w:r w:rsidRPr="00133727">
        <w:rPr>
          <w:rFonts w:ascii="Calibri" w:hAnsi="Calibri" w:cs="Calibri"/>
          <w:noProof/>
          <w:szCs w:val="24"/>
        </w:rPr>
        <w:t>(1), 158–165. https://doi.org/10.1093/cercor/bhr099</w:t>
      </w:r>
    </w:p>
    <w:p w14:paraId="0096356D"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szCs w:val="24"/>
        </w:rPr>
      </w:pPr>
      <w:r w:rsidRPr="00133727">
        <w:rPr>
          <w:rFonts w:ascii="Calibri" w:hAnsi="Calibri" w:cs="Calibri"/>
          <w:noProof/>
          <w:szCs w:val="24"/>
        </w:rPr>
        <w:t xml:space="preserve">Tournier, J. D., Smith, R., Raffelt, D., Tabbara, R., Dhollander, T., Pietsch, M., … Connelly, A. (2019). MRtrix3: A fast, flexible and open software framework for medical image processing and visualisation. </w:t>
      </w:r>
      <w:r w:rsidRPr="00133727">
        <w:rPr>
          <w:rFonts w:ascii="Calibri" w:hAnsi="Calibri" w:cs="Calibri"/>
          <w:i/>
          <w:iCs/>
          <w:noProof/>
          <w:szCs w:val="24"/>
        </w:rPr>
        <w:t>NeuroImage</w:t>
      </w:r>
      <w:r w:rsidRPr="00133727">
        <w:rPr>
          <w:rFonts w:ascii="Calibri" w:hAnsi="Calibri" w:cs="Calibri"/>
          <w:noProof/>
          <w:szCs w:val="24"/>
        </w:rPr>
        <w:t xml:space="preserve">, </w:t>
      </w:r>
      <w:r w:rsidRPr="00133727">
        <w:rPr>
          <w:rFonts w:ascii="Calibri" w:hAnsi="Calibri" w:cs="Calibri"/>
          <w:i/>
          <w:iCs/>
          <w:noProof/>
          <w:szCs w:val="24"/>
        </w:rPr>
        <w:t>202</w:t>
      </w:r>
      <w:r w:rsidRPr="00133727">
        <w:rPr>
          <w:rFonts w:ascii="Calibri" w:hAnsi="Calibri" w:cs="Calibri"/>
          <w:noProof/>
          <w:szCs w:val="24"/>
        </w:rPr>
        <w:t>(August), 116137. https://doi.org/10.1016/j.neuroimage.2019.116137</w:t>
      </w:r>
    </w:p>
    <w:p w14:paraId="1D8C4AFA" w14:textId="77777777" w:rsidR="00133727" w:rsidRPr="00133727" w:rsidRDefault="00133727" w:rsidP="00133727">
      <w:pPr>
        <w:widowControl w:val="0"/>
        <w:autoSpaceDE w:val="0"/>
        <w:autoSpaceDN w:val="0"/>
        <w:adjustRightInd w:val="0"/>
        <w:spacing w:line="240" w:lineRule="auto"/>
        <w:ind w:left="480" w:hanging="480"/>
        <w:rPr>
          <w:rFonts w:ascii="Calibri" w:hAnsi="Calibri" w:cs="Calibri"/>
          <w:noProof/>
        </w:rPr>
      </w:pPr>
      <w:r w:rsidRPr="00133727">
        <w:rPr>
          <w:rFonts w:ascii="Calibri" w:hAnsi="Calibri" w:cs="Calibri"/>
          <w:noProof/>
          <w:szCs w:val="24"/>
        </w:rPr>
        <w:t xml:space="preserve">Zalesky, A., &amp; Breakspear, M. (2015). Towards a statistical test for functional connectivity dynamics. </w:t>
      </w:r>
      <w:r w:rsidRPr="00133727">
        <w:rPr>
          <w:rFonts w:ascii="Calibri" w:hAnsi="Calibri" w:cs="Calibri"/>
          <w:i/>
          <w:iCs/>
          <w:noProof/>
          <w:szCs w:val="24"/>
        </w:rPr>
        <w:t>NeuroImage</w:t>
      </w:r>
      <w:r w:rsidRPr="00133727">
        <w:rPr>
          <w:rFonts w:ascii="Calibri" w:hAnsi="Calibri" w:cs="Calibri"/>
          <w:noProof/>
          <w:szCs w:val="24"/>
        </w:rPr>
        <w:t xml:space="preserve">, </w:t>
      </w:r>
      <w:r w:rsidRPr="00133727">
        <w:rPr>
          <w:rFonts w:ascii="Calibri" w:hAnsi="Calibri" w:cs="Calibri"/>
          <w:i/>
          <w:iCs/>
          <w:noProof/>
          <w:szCs w:val="24"/>
        </w:rPr>
        <w:t>114</w:t>
      </w:r>
      <w:r w:rsidRPr="00133727">
        <w:rPr>
          <w:rFonts w:ascii="Calibri" w:hAnsi="Calibri" w:cs="Calibri"/>
          <w:noProof/>
          <w:szCs w:val="24"/>
        </w:rPr>
        <w:t>, 466–470. https://doi.org/10.1016/j.neuroimage.2015.03.047</w:t>
      </w:r>
    </w:p>
    <w:p w14:paraId="31BAD054" w14:textId="69EB8879" w:rsidR="00F93364" w:rsidRDefault="00F93364" w:rsidP="00F93364">
      <w:pPr>
        <w:jc w:val="center"/>
      </w:pPr>
      <w:r>
        <w:fldChar w:fldCharType="end"/>
      </w:r>
    </w:p>
    <w:p w14:paraId="0BDF7050" w14:textId="77777777" w:rsidR="008F2378" w:rsidRDefault="008F2378" w:rsidP="00F93364">
      <w:pPr>
        <w:jc w:val="center"/>
      </w:pPr>
    </w:p>
    <w:p w14:paraId="569CDF60" w14:textId="51E65FE5" w:rsidR="007C6B44" w:rsidRDefault="007C6B44" w:rsidP="007C6B44">
      <w:pPr>
        <w:rPr>
          <w:b/>
          <w:bCs/>
        </w:rPr>
      </w:pPr>
      <w:r w:rsidRPr="007C6B44">
        <w:rPr>
          <w:b/>
          <w:bCs/>
        </w:rPr>
        <w:t>Notes:</w:t>
      </w:r>
    </w:p>
    <w:p w14:paraId="17AE72B6" w14:textId="6F4EDBDA" w:rsidR="007D4433" w:rsidRPr="007D4433" w:rsidRDefault="007D4433" w:rsidP="007D4433">
      <w:pPr>
        <w:pStyle w:val="ListParagraph"/>
        <w:numPr>
          <w:ilvl w:val="0"/>
          <w:numId w:val="12"/>
        </w:numPr>
        <w:rPr>
          <w:lang w:val="en-US"/>
        </w:rPr>
      </w:pPr>
      <w:bookmarkStart w:id="7" w:name="Note_1"/>
      <w:bookmarkEnd w:id="7"/>
      <w:r>
        <w:rPr>
          <w:lang w:val="en-US"/>
        </w:rPr>
        <w:t xml:space="preserve">If you are using </w:t>
      </w:r>
      <w:proofErr w:type="spellStart"/>
      <w:r>
        <w:rPr>
          <w:lang w:val="en-US"/>
        </w:rPr>
        <w:t>fmriprep</w:t>
      </w:r>
      <w:proofErr w:type="spellEnd"/>
      <w:r>
        <w:rPr>
          <w:lang w:val="en-US"/>
        </w:rPr>
        <w:t xml:space="preserve">, make sure that you have properly denoised your data before entering it into the </w:t>
      </w:r>
      <w:proofErr w:type="spellStart"/>
      <w:r>
        <w:rPr>
          <w:lang w:val="en-US"/>
        </w:rPr>
        <w:t>tckdfc</w:t>
      </w:r>
      <w:proofErr w:type="spellEnd"/>
      <w:r>
        <w:rPr>
          <w:lang w:val="en-US"/>
        </w:rPr>
        <w:t xml:space="preserve"> modelling pipeline. </w:t>
      </w:r>
      <w:proofErr w:type="spellStart"/>
      <w:r>
        <w:rPr>
          <w:lang w:val="en-US"/>
        </w:rPr>
        <w:t>Fmriprep</w:t>
      </w:r>
      <w:proofErr w:type="spellEnd"/>
      <w:r>
        <w:rPr>
          <w:lang w:val="en-US"/>
        </w:rPr>
        <w:t xml:space="preserve"> does minimal processing, and so you need to remove </w:t>
      </w:r>
      <w:r w:rsidR="00516030">
        <w:rPr>
          <w:lang w:val="en-US"/>
        </w:rPr>
        <w:t>(your chosen)</w:t>
      </w:r>
      <w:r>
        <w:rPr>
          <w:lang w:val="en-US"/>
        </w:rPr>
        <w:t xml:space="preserve"> nuisance regressors, </w:t>
      </w:r>
      <w:r w:rsidRPr="007D4433">
        <w:rPr>
          <w:lang w:val="en-US"/>
        </w:rPr>
        <w:t>such as motion and brain artifact regressors</w:t>
      </w:r>
      <w:r>
        <w:rPr>
          <w:lang w:val="en-US"/>
        </w:rPr>
        <w:t xml:space="preserve">. </w:t>
      </w:r>
      <w:r w:rsidRPr="007D4433">
        <w:rPr>
          <w:lang w:val="en-US"/>
        </w:rPr>
        <w:t xml:space="preserve">Be careful, as you should know which items you want to regress out, and not automatically remove all of them. Also, as we are using multi-band data, it is very important to perform band-pass filtering (e.g. </w:t>
      </w:r>
      <w:proofErr w:type="spellStart"/>
      <w:r w:rsidRPr="00516030">
        <w:rPr>
          <w:rFonts w:ascii="Courier New" w:hAnsi="Courier New" w:cs="Courier New"/>
          <w:lang w:val="en-US"/>
        </w:rPr>
        <w:t>cosine_xx</w:t>
      </w:r>
      <w:proofErr w:type="spellEnd"/>
      <w:r w:rsidR="00516030">
        <w:rPr>
          <w:lang w:val="en-US"/>
        </w:rPr>
        <w:t xml:space="preserve"> or you can specify this out</w:t>
      </w:r>
      <w:r w:rsidRPr="007D4433">
        <w:rPr>
          <w:lang w:val="en-US"/>
        </w:rPr>
        <w:t>) on the data. In order to do this, we will be using the .</w:t>
      </w:r>
      <w:proofErr w:type="spellStart"/>
      <w:r w:rsidRPr="007D4433">
        <w:rPr>
          <w:lang w:val="en-US"/>
        </w:rPr>
        <w:t>tsv</w:t>
      </w:r>
      <w:proofErr w:type="spellEnd"/>
      <w:r w:rsidRPr="007D4433">
        <w:rPr>
          <w:lang w:val="en-US"/>
        </w:rPr>
        <w:t xml:space="preserve"> (tab-separated value) output files from </w:t>
      </w:r>
      <w:proofErr w:type="spellStart"/>
      <w:r w:rsidRPr="007D4433">
        <w:rPr>
          <w:lang w:val="en-US"/>
        </w:rPr>
        <w:t>fmriprep</w:t>
      </w:r>
      <w:proofErr w:type="spellEnd"/>
      <w:r w:rsidRPr="007D4433">
        <w:rPr>
          <w:lang w:val="en-US"/>
        </w:rPr>
        <w:t xml:space="preserve">. Specifically, the cosines column values </w:t>
      </w:r>
      <w:r w:rsidR="00516030">
        <w:rPr>
          <w:lang w:val="en-US"/>
        </w:rPr>
        <w:t>can be used</w:t>
      </w:r>
      <w:r w:rsidRPr="007D4433">
        <w:rPr>
          <w:lang w:val="en-US"/>
        </w:rPr>
        <w:t xml:space="preserve"> as regressors to remove frequencies which are not associated with brain signals (e.g. scanner noise, physiological noise, etc.). You can read more about the regressor outputs, which </w:t>
      </w:r>
      <w:proofErr w:type="spellStart"/>
      <w:r w:rsidRPr="007D4433">
        <w:rPr>
          <w:lang w:val="en-US"/>
        </w:rPr>
        <w:t>fmriprep</w:t>
      </w:r>
      <w:proofErr w:type="spellEnd"/>
      <w:r w:rsidRPr="007D4433">
        <w:rPr>
          <w:lang w:val="en-US"/>
        </w:rPr>
        <w:t xml:space="preserve"> generates here: </w:t>
      </w:r>
      <w:hyperlink r:id="rId59" w:anchor="confound-regressors-description" w:history="1">
        <w:r w:rsidR="00516030" w:rsidRPr="00516030">
          <w:rPr>
            <w:rStyle w:val="Hyperlink"/>
            <w:sz w:val="18"/>
            <w:szCs w:val="18"/>
            <w:lang w:val="en-US"/>
          </w:rPr>
          <w:t>https://fmriprep.org/en/latest/outputs.html#confound-regressors-description</w:t>
        </w:r>
      </w:hyperlink>
      <w:r w:rsidR="00516030" w:rsidRPr="00516030">
        <w:rPr>
          <w:sz w:val="18"/>
          <w:szCs w:val="18"/>
          <w:lang w:val="en-US"/>
        </w:rPr>
        <w:t xml:space="preserve"> </w:t>
      </w:r>
    </w:p>
    <w:p w14:paraId="39FD097E" w14:textId="77777777" w:rsidR="009E188C" w:rsidRDefault="009E188C" w:rsidP="007D4433">
      <w:pPr>
        <w:pStyle w:val="ListParagraph"/>
        <w:rPr>
          <w:lang w:val="en-US"/>
        </w:rPr>
      </w:pPr>
    </w:p>
    <w:p w14:paraId="1A737EA5" w14:textId="59CA1E66" w:rsidR="007D4433" w:rsidRPr="007D4433" w:rsidRDefault="007D4433" w:rsidP="007D4433">
      <w:pPr>
        <w:pStyle w:val="ListParagraph"/>
        <w:rPr>
          <w:lang w:val="en-US"/>
        </w:rPr>
      </w:pPr>
      <w:r w:rsidRPr="007D4433">
        <w:rPr>
          <w:lang w:val="en-US"/>
        </w:rPr>
        <w:t xml:space="preserve">From </w:t>
      </w:r>
      <w:proofErr w:type="spellStart"/>
      <w:r w:rsidRPr="007D4433">
        <w:rPr>
          <w:lang w:val="en-US"/>
        </w:rPr>
        <w:t>fmriprep</w:t>
      </w:r>
      <w:proofErr w:type="spellEnd"/>
      <w:r w:rsidRPr="007D4433">
        <w:rPr>
          <w:lang w:val="en-US"/>
        </w:rPr>
        <w:t>, the generated .</w:t>
      </w:r>
      <w:proofErr w:type="spellStart"/>
      <w:r w:rsidRPr="007D4433">
        <w:rPr>
          <w:lang w:val="en-US"/>
        </w:rPr>
        <w:t>tsv</w:t>
      </w:r>
      <w:proofErr w:type="spellEnd"/>
      <w:r w:rsidRPr="007D4433">
        <w:rPr>
          <w:lang w:val="en-US"/>
        </w:rPr>
        <w:t xml:space="preserve"> table may look something like this (per participant): </w:t>
      </w:r>
    </w:p>
    <w:p w14:paraId="3A4D3AB0" w14:textId="0AF5BD85" w:rsidR="007D4433" w:rsidRDefault="007D4433" w:rsidP="007D4433">
      <w:pPr>
        <w:pStyle w:val="ListParagraph"/>
        <w:rPr>
          <w:lang w:val="en-US"/>
        </w:rPr>
      </w:pPr>
      <w:r w:rsidRPr="007D4433">
        <w:rPr>
          <w:lang w:val="en-US"/>
        </w:rPr>
        <w:t xml:space="preserve"> </w:t>
      </w:r>
      <w:r>
        <w:rPr>
          <w:noProof/>
        </w:rPr>
        <w:drawing>
          <wp:inline distT="0" distB="0" distL="0" distR="0" wp14:anchorId="10744600" wp14:editId="780733CF">
            <wp:extent cx="5731510" cy="772160"/>
            <wp:effectExtent l="0" t="0" r="254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1510" cy="772160"/>
                    </a:xfrm>
                    <a:prstGeom prst="rect">
                      <a:avLst/>
                    </a:prstGeom>
                  </pic:spPr>
                </pic:pic>
              </a:graphicData>
            </a:graphic>
          </wp:inline>
        </w:drawing>
      </w:r>
    </w:p>
    <w:p w14:paraId="3B1A58B1" w14:textId="3B6209D4" w:rsidR="00516030" w:rsidRDefault="007D4433" w:rsidP="007D4433">
      <w:pPr>
        <w:pStyle w:val="ListParagraph"/>
        <w:rPr>
          <w:lang w:val="en-US"/>
        </w:rPr>
      </w:pPr>
      <w:r w:rsidRPr="007D4433">
        <w:rPr>
          <w:lang w:val="en-US"/>
        </w:rPr>
        <w:t xml:space="preserve">For my dataset, there are </w:t>
      </w:r>
      <w:r w:rsidR="009E188C">
        <w:rPr>
          <w:lang w:val="en-US"/>
        </w:rPr>
        <w:t>~</w:t>
      </w:r>
      <w:r w:rsidRPr="007D4433">
        <w:rPr>
          <w:lang w:val="en-US"/>
        </w:rPr>
        <w:t xml:space="preserve">490 rows (for the volume acquisition) and x (typically hundreds of columns) number of columns (depending on the number of regressors available). Therefore, you would </w:t>
      </w:r>
      <w:r w:rsidR="00516030">
        <w:rPr>
          <w:lang w:val="en-US"/>
        </w:rPr>
        <w:t xml:space="preserve">choose the nuisance regressors to remove </w:t>
      </w:r>
      <w:r w:rsidR="00516030" w:rsidRPr="00516030">
        <w:rPr>
          <w:b/>
          <w:bCs/>
          <w:i/>
          <w:iCs/>
          <w:lang w:val="en-US"/>
        </w:rPr>
        <w:t>before</w:t>
      </w:r>
      <w:r w:rsidR="00516030">
        <w:rPr>
          <w:lang w:val="en-US"/>
        </w:rPr>
        <w:t xml:space="preserve"> performing further fMRI BOLD analysis. T</w:t>
      </w:r>
      <w:r w:rsidRPr="007D4433">
        <w:rPr>
          <w:lang w:val="en-US"/>
        </w:rPr>
        <w:t xml:space="preserve">hese need to be regressed </w:t>
      </w:r>
      <w:r w:rsidR="00516030">
        <w:rPr>
          <w:lang w:val="en-US"/>
        </w:rPr>
        <w:t>per each</w:t>
      </w:r>
      <w:r w:rsidRPr="007D4433">
        <w:rPr>
          <w:lang w:val="en-US"/>
        </w:rPr>
        <w:t xml:space="preserve"> individual file</w:t>
      </w:r>
    </w:p>
    <w:p w14:paraId="12A849C0" w14:textId="05CD96AF" w:rsidR="007D4433" w:rsidRPr="007D4433" w:rsidRDefault="007D4433" w:rsidP="007D4433">
      <w:pPr>
        <w:pStyle w:val="ListParagraph"/>
        <w:rPr>
          <w:lang w:val="en-US"/>
        </w:rPr>
      </w:pPr>
      <w:r w:rsidRPr="007D4433">
        <w:rPr>
          <w:lang w:val="en-US"/>
        </w:rPr>
        <w:t xml:space="preserve"> </w:t>
      </w:r>
    </w:p>
    <w:p w14:paraId="5D2206C4" w14:textId="420D4597" w:rsidR="007D4433" w:rsidRPr="007D4433" w:rsidRDefault="007D4433" w:rsidP="007D4433">
      <w:pPr>
        <w:pStyle w:val="ListParagraph"/>
        <w:rPr>
          <w:lang w:val="en-US"/>
        </w:rPr>
      </w:pPr>
      <w:r w:rsidRPr="007D4433">
        <w:rPr>
          <w:lang w:val="en-US"/>
        </w:rPr>
        <w:t xml:space="preserve">In general, you should </w:t>
      </w:r>
      <w:r>
        <w:rPr>
          <w:lang w:val="en-US"/>
        </w:rPr>
        <w:t>remove</w:t>
      </w:r>
      <w:r w:rsidRPr="007D4433">
        <w:rPr>
          <w:lang w:val="en-US"/>
        </w:rPr>
        <w:t xml:space="preserve"> these common </w:t>
      </w:r>
      <w:r>
        <w:rPr>
          <w:lang w:val="en-US"/>
        </w:rPr>
        <w:t xml:space="preserve">nuisance </w:t>
      </w:r>
      <w:r w:rsidRPr="007D4433">
        <w:rPr>
          <w:lang w:val="en-US"/>
        </w:rPr>
        <w:t xml:space="preserve">regressors </w:t>
      </w:r>
      <w:r>
        <w:rPr>
          <w:lang w:val="en-US"/>
        </w:rPr>
        <w:t>from your BOLD data</w:t>
      </w:r>
      <w:r w:rsidRPr="007D4433">
        <w:rPr>
          <w:lang w:val="en-US"/>
        </w:rPr>
        <w:t xml:space="preserve">: estimated head-motion parameters </w:t>
      </w:r>
      <w:proofErr w:type="spellStart"/>
      <w:r w:rsidRPr="00D777BF">
        <w:rPr>
          <w:rFonts w:ascii="Courier New" w:hAnsi="Courier New" w:cs="Courier New"/>
          <w:lang w:val="en-US"/>
        </w:rPr>
        <w:t>trans_x</w:t>
      </w:r>
      <w:proofErr w:type="spellEnd"/>
      <w:r w:rsidRPr="00D777BF">
        <w:rPr>
          <w:rFonts w:ascii="Courier New" w:hAnsi="Courier New" w:cs="Courier New"/>
          <w:lang w:val="en-US"/>
        </w:rPr>
        <w:t xml:space="preserve">, </w:t>
      </w:r>
      <w:proofErr w:type="spellStart"/>
      <w:r w:rsidRPr="00D777BF">
        <w:rPr>
          <w:rFonts w:ascii="Courier New" w:hAnsi="Courier New" w:cs="Courier New"/>
          <w:lang w:val="en-US"/>
        </w:rPr>
        <w:t>trans_y</w:t>
      </w:r>
      <w:proofErr w:type="spellEnd"/>
      <w:r w:rsidRPr="00D777BF">
        <w:rPr>
          <w:rFonts w:ascii="Courier New" w:hAnsi="Courier New" w:cs="Courier New"/>
          <w:lang w:val="en-US"/>
        </w:rPr>
        <w:t xml:space="preserve">, </w:t>
      </w:r>
      <w:proofErr w:type="spellStart"/>
      <w:r w:rsidRPr="00D777BF">
        <w:rPr>
          <w:rFonts w:ascii="Courier New" w:hAnsi="Courier New" w:cs="Courier New"/>
          <w:lang w:val="en-US"/>
        </w:rPr>
        <w:t>trans_z</w:t>
      </w:r>
      <w:proofErr w:type="spellEnd"/>
      <w:r w:rsidRPr="00D777BF">
        <w:rPr>
          <w:rFonts w:ascii="Courier New" w:hAnsi="Courier New" w:cs="Courier New"/>
          <w:lang w:val="en-US"/>
        </w:rPr>
        <w:t xml:space="preserve">, </w:t>
      </w:r>
      <w:proofErr w:type="spellStart"/>
      <w:r w:rsidRPr="00D777BF">
        <w:rPr>
          <w:rFonts w:ascii="Courier New" w:hAnsi="Courier New" w:cs="Courier New"/>
          <w:lang w:val="en-US"/>
        </w:rPr>
        <w:t>rot_x</w:t>
      </w:r>
      <w:proofErr w:type="spellEnd"/>
      <w:r w:rsidRPr="00D777BF">
        <w:rPr>
          <w:rFonts w:ascii="Courier New" w:hAnsi="Courier New" w:cs="Courier New"/>
          <w:lang w:val="en-US"/>
        </w:rPr>
        <w:t xml:space="preserve">, </w:t>
      </w:r>
      <w:proofErr w:type="spellStart"/>
      <w:r w:rsidRPr="00D777BF">
        <w:rPr>
          <w:rFonts w:ascii="Courier New" w:hAnsi="Courier New" w:cs="Courier New"/>
          <w:lang w:val="en-US"/>
        </w:rPr>
        <w:t>rot_y</w:t>
      </w:r>
      <w:proofErr w:type="spellEnd"/>
      <w:r w:rsidRPr="00D777BF">
        <w:rPr>
          <w:rFonts w:ascii="Courier New" w:hAnsi="Courier New" w:cs="Courier New"/>
          <w:lang w:val="en-US"/>
        </w:rPr>
        <w:t xml:space="preserve">, </w:t>
      </w:r>
      <w:proofErr w:type="spellStart"/>
      <w:r w:rsidRPr="00D777BF">
        <w:rPr>
          <w:rFonts w:ascii="Courier New" w:hAnsi="Courier New" w:cs="Courier New"/>
          <w:lang w:val="en-US"/>
        </w:rPr>
        <w:t>rot_z</w:t>
      </w:r>
      <w:proofErr w:type="spellEnd"/>
      <w:r w:rsidRPr="00D777BF">
        <w:rPr>
          <w:rFonts w:ascii="Courier New" w:hAnsi="Courier New" w:cs="Courier New"/>
          <w:lang w:val="en-US"/>
        </w:rPr>
        <w:t xml:space="preserve"> </w:t>
      </w:r>
      <w:r w:rsidRPr="007D4433">
        <w:rPr>
          <w:lang w:val="en-US"/>
        </w:rPr>
        <w:t xml:space="preserve">- the 6 rigid-body motion parameters (3 translations and 3 rotation), estimated relative to a reference image, Global signals, such as </w:t>
      </w:r>
      <w:proofErr w:type="spellStart"/>
      <w:r w:rsidRPr="007D4433">
        <w:rPr>
          <w:lang w:val="en-US"/>
        </w:rPr>
        <w:t>csf</w:t>
      </w:r>
      <w:proofErr w:type="spellEnd"/>
      <w:r w:rsidRPr="007D4433">
        <w:rPr>
          <w:lang w:val="en-US"/>
        </w:rPr>
        <w:t xml:space="preserve"> - the average signal within anatomically-derived eroded CSF mask; </w:t>
      </w:r>
      <w:proofErr w:type="spellStart"/>
      <w:r w:rsidRPr="00D777BF">
        <w:rPr>
          <w:rFonts w:ascii="Courier New" w:hAnsi="Courier New" w:cs="Courier New"/>
          <w:lang w:val="en-US"/>
        </w:rPr>
        <w:t>white_matter</w:t>
      </w:r>
      <w:proofErr w:type="spellEnd"/>
      <w:r w:rsidRPr="007D4433">
        <w:rPr>
          <w:lang w:val="en-US"/>
        </w:rPr>
        <w:t xml:space="preserve"> - the average signal within the anatomically-derived eroded WM masks; and </w:t>
      </w:r>
      <w:proofErr w:type="spellStart"/>
      <w:r w:rsidRPr="00D777BF">
        <w:rPr>
          <w:rFonts w:ascii="Courier New" w:hAnsi="Courier New" w:cs="Courier New"/>
          <w:lang w:val="en-US"/>
        </w:rPr>
        <w:t>global_signal</w:t>
      </w:r>
      <w:proofErr w:type="spellEnd"/>
      <w:r w:rsidRPr="007D4433">
        <w:rPr>
          <w:lang w:val="en-US"/>
        </w:rPr>
        <w:t xml:space="preserve"> - the average signal within the brain mask (though, global signal is also contended). 2 Also, would be to include outlier detection confounds (</w:t>
      </w:r>
      <w:proofErr w:type="spellStart"/>
      <w:r w:rsidRPr="00D777BF">
        <w:rPr>
          <w:rFonts w:ascii="Courier New" w:hAnsi="Courier New" w:cs="Courier New"/>
          <w:lang w:val="en-US"/>
        </w:rPr>
        <w:t>framewise_displacement</w:t>
      </w:r>
      <w:proofErr w:type="spellEnd"/>
      <w:r w:rsidRPr="00D777BF">
        <w:rPr>
          <w:rFonts w:ascii="Courier New" w:hAnsi="Courier New" w:cs="Courier New"/>
          <w:lang w:val="en-US"/>
        </w:rPr>
        <w:t xml:space="preserve">, </w:t>
      </w:r>
      <w:proofErr w:type="spellStart"/>
      <w:r w:rsidRPr="00D777BF">
        <w:rPr>
          <w:rFonts w:ascii="Courier New" w:hAnsi="Courier New" w:cs="Courier New"/>
          <w:lang w:val="en-US"/>
        </w:rPr>
        <w:t>rmsd</w:t>
      </w:r>
      <w:proofErr w:type="spellEnd"/>
      <w:r w:rsidRPr="00D777BF">
        <w:rPr>
          <w:rFonts w:ascii="Courier New" w:hAnsi="Courier New" w:cs="Courier New"/>
          <w:lang w:val="en-US"/>
        </w:rPr>
        <w:t xml:space="preserve">, </w:t>
      </w:r>
      <w:proofErr w:type="spellStart"/>
      <w:r w:rsidRPr="00D777BF">
        <w:rPr>
          <w:rFonts w:ascii="Courier New" w:hAnsi="Courier New" w:cs="Courier New"/>
          <w:lang w:val="en-US"/>
        </w:rPr>
        <w:t>dvars</w:t>
      </w:r>
      <w:proofErr w:type="spellEnd"/>
      <w:r w:rsidRPr="00D777BF">
        <w:rPr>
          <w:rFonts w:ascii="Courier New" w:hAnsi="Courier New" w:cs="Courier New"/>
          <w:lang w:val="en-US"/>
        </w:rPr>
        <w:t xml:space="preserve">, </w:t>
      </w:r>
      <w:proofErr w:type="spellStart"/>
      <w:r w:rsidRPr="00D777BF">
        <w:rPr>
          <w:rFonts w:ascii="Courier New" w:hAnsi="Courier New" w:cs="Courier New"/>
          <w:lang w:val="en-US"/>
        </w:rPr>
        <w:t>std_vars</w:t>
      </w:r>
      <w:proofErr w:type="spellEnd"/>
      <w:r w:rsidRPr="007D4433">
        <w:rPr>
          <w:lang w:val="en-US"/>
        </w:rPr>
        <w:t>), and band-pass filtering (</w:t>
      </w:r>
      <w:proofErr w:type="spellStart"/>
      <w:r w:rsidRPr="00D777BF">
        <w:rPr>
          <w:rFonts w:ascii="Courier New" w:hAnsi="Courier New" w:cs="Courier New"/>
          <w:lang w:val="en-US"/>
        </w:rPr>
        <w:t>cosine_xx</w:t>
      </w:r>
      <w:proofErr w:type="spellEnd"/>
      <w:r w:rsidR="00D777BF" w:rsidRPr="00D777BF">
        <w:rPr>
          <w:rFonts w:cstheme="minorHAnsi"/>
          <w:lang w:val="en-US"/>
        </w:rPr>
        <w:t xml:space="preserve">, </w:t>
      </w:r>
      <w:r w:rsidR="00D777BF">
        <w:rPr>
          <w:rFonts w:cstheme="minorHAnsi"/>
          <w:lang w:val="en-US"/>
        </w:rPr>
        <w:t>or you can specify this out</w:t>
      </w:r>
      <w:r w:rsidRPr="007D4433">
        <w:rPr>
          <w:lang w:val="en-US"/>
        </w:rPr>
        <w:t xml:space="preserve">). </w:t>
      </w:r>
    </w:p>
    <w:p w14:paraId="3F4098C8" w14:textId="2EE34BFC" w:rsidR="00516030" w:rsidRDefault="00516030" w:rsidP="007D4433">
      <w:pPr>
        <w:pStyle w:val="ListParagraph"/>
        <w:rPr>
          <w:lang w:val="en-US"/>
        </w:rPr>
      </w:pPr>
    </w:p>
    <w:p w14:paraId="60E6C3A8" w14:textId="202C2D14" w:rsidR="009E188C" w:rsidRPr="009E188C" w:rsidRDefault="009E188C" w:rsidP="009E188C">
      <w:pPr>
        <w:pStyle w:val="ListParagraph"/>
        <w:rPr>
          <w:sz w:val="14"/>
          <w:szCs w:val="14"/>
          <w:lang w:val="en-US"/>
        </w:rPr>
      </w:pPr>
      <w:r>
        <w:rPr>
          <w:lang w:val="en-US"/>
        </w:rPr>
        <w:t xml:space="preserve">It is thought that global signal regression will induce a bias towards finding anti-correlations between RSNs. </w:t>
      </w:r>
      <w:hyperlink r:id="rId61" w:history="1">
        <w:r w:rsidRPr="00866866">
          <w:rPr>
            <w:rStyle w:val="Hyperlink"/>
            <w:sz w:val="18"/>
            <w:szCs w:val="18"/>
            <w:lang w:val="en-US"/>
          </w:rPr>
          <w:t>https://www.youtube.com/watch?v=gQeUQJyXirk</w:t>
        </w:r>
      </w:hyperlink>
    </w:p>
    <w:p w14:paraId="11E52DB0" w14:textId="77777777" w:rsidR="009E188C" w:rsidRDefault="009E188C" w:rsidP="007D4433">
      <w:pPr>
        <w:pStyle w:val="ListParagraph"/>
        <w:rPr>
          <w:lang w:val="en-US"/>
        </w:rPr>
      </w:pPr>
    </w:p>
    <w:p w14:paraId="7D6A79FF" w14:textId="541831F0" w:rsidR="007D4433" w:rsidRPr="007D4433" w:rsidRDefault="007D4433" w:rsidP="007D4433">
      <w:pPr>
        <w:pStyle w:val="ListParagraph"/>
        <w:rPr>
          <w:lang w:val="en-US"/>
        </w:rPr>
      </w:pPr>
      <w:r w:rsidRPr="007D4433">
        <w:rPr>
          <w:lang w:val="en-US"/>
        </w:rPr>
        <w:t xml:space="preserve">Principles of fMRI – regressors / artifacts to consider removing from your </w:t>
      </w:r>
      <w:proofErr w:type="spellStart"/>
      <w:r w:rsidRPr="007D4433">
        <w:rPr>
          <w:lang w:val="en-US"/>
        </w:rPr>
        <w:t>rsFMRI</w:t>
      </w:r>
      <w:proofErr w:type="spellEnd"/>
      <w:r w:rsidRPr="007D4433">
        <w:rPr>
          <w:lang w:val="en-US"/>
        </w:rPr>
        <w:t>:</w:t>
      </w:r>
    </w:p>
    <w:p w14:paraId="78D721F2" w14:textId="6E835710" w:rsidR="007D4433" w:rsidRPr="00516030" w:rsidRDefault="00671A04" w:rsidP="007D4433">
      <w:pPr>
        <w:pStyle w:val="ListParagraph"/>
        <w:rPr>
          <w:sz w:val="18"/>
          <w:szCs w:val="18"/>
          <w:lang w:val="en-US"/>
        </w:rPr>
      </w:pPr>
      <w:hyperlink r:id="rId62" w:history="1">
        <w:r w:rsidR="00516030" w:rsidRPr="00516030">
          <w:rPr>
            <w:rStyle w:val="Hyperlink"/>
            <w:sz w:val="18"/>
            <w:szCs w:val="18"/>
            <w:lang w:val="en-US"/>
          </w:rPr>
          <w:t>https://www.youtube.com/watch?v=gQeUQJyXirk</w:t>
        </w:r>
      </w:hyperlink>
      <w:r w:rsidR="00516030" w:rsidRPr="00516030">
        <w:rPr>
          <w:sz w:val="18"/>
          <w:szCs w:val="18"/>
          <w:lang w:val="en-US"/>
        </w:rPr>
        <w:t xml:space="preserve"> </w:t>
      </w:r>
    </w:p>
    <w:p w14:paraId="703E39EC" w14:textId="2D65E64A" w:rsidR="007D4433" w:rsidRPr="007D4433" w:rsidRDefault="007D4433" w:rsidP="007D4433">
      <w:pPr>
        <w:pStyle w:val="ListParagraph"/>
        <w:rPr>
          <w:lang w:val="en-US"/>
        </w:rPr>
      </w:pPr>
      <w:r w:rsidRPr="007D4433">
        <w:rPr>
          <w:lang w:val="en-US"/>
        </w:rPr>
        <w:t xml:space="preserve">Brain Voyager has a detailed  explanation about temporal high-pass filtering: </w:t>
      </w:r>
      <w:hyperlink r:id="rId63" w:history="1">
        <w:r w:rsidR="00516030" w:rsidRPr="00516030">
          <w:rPr>
            <w:rStyle w:val="Hyperlink"/>
            <w:sz w:val="18"/>
            <w:szCs w:val="18"/>
            <w:lang w:val="en-US"/>
          </w:rPr>
          <w:t>https://www.brainvoyager.com/bvqx/doc/UsersGuide/Preprocessing/TemporalHighPassFiltering.html</w:t>
        </w:r>
      </w:hyperlink>
      <w:r w:rsidR="00516030" w:rsidRPr="00516030">
        <w:rPr>
          <w:sz w:val="18"/>
          <w:szCs w:val="18"/>
          <w:lang w:val="en-US"/>
        </w:rPr>
        <w:t xml:space="preserve"> </w:t>
      </w:r>
    </w:p>
    <w:p w14:paraId="1E40FA10" w14:textId="77777777" w:rsidR="007D4433" w:rsidRPr="007D4433" w:rsidRDefault="007D4433" w:rsidP="007D4433">
      <w:pPr>
        <w:pStyle w:val="ListParagraph"/>
        <w:rPr>
          <w:lang w:val="en-US"/>
        </w:rPr>
      </w:pPr>
    </w:p>
    <w:p w14:paraId="3DC5FDDF" w14:textId="7AA47A01" w:rsidR="007D4433" w:rsidRDefault="007D4433" w:rsidP="007D4433">
      <w:pPr>
        <w:pStyle w:val="ListParagraph"/>
        <w:rPr>
          <w:sz w:val="18"/>
          <w:szCs w:val="18"/>
          <w:lang w:val="en-US"/>
        </w:rPr>
      </w:pPr>
      <w:r w:rsidRPr="007D4433">
        <w:rPr>
          <w:lang w:val="en-US"/>
        </w:rPr>
        <w:t>With the .</w:t>
      </w:r>
      <w:proofErr w:type="spellStart"/>
      <w:r w:rsidRPr="007D4433">
        <w:rPr>
          <w:lang w:val="en-US"/>
        </w:rPr>
        <w:t>tsv</w:t>
      </w:r>
      <w:proofErr w:type="spellEnd"/>
      <w:r w:rsidRPr="007D4433">
        <w:rPr>
          <w:lang w:val="en-US"/>
        </w:rPr>
        <w:t xml:space="preserve"> file generated from </w:t>
      </w:r>
      <w:proofErr w:type="spellStart"/>
      <w:r w:rsidRPr="007D4433">
        <w:rPr>
          <w:lang w:val="en-US"/>
        </w:rPr>
        <w:t>fmriprep</w:t>
      </w:r>
      <w:proofErr w:type="spellEnd"/>
      <w:r w:rsidRPr="007D4433">
        <w:rPr>
          <w:lang w:val="en-US"/>
        </w:rPr>
        <w:t xml:space="preserve">, you will want to remove the chosen regressors out of your fMRI data. You can use several </w:t>
      </w:r>
      <w:proofErr w:type="spellStart"/>
      <w:r w:rsidRPr="007D4433">
        <w:rPr>
          <w:lang w:val="en-US"/>
        </w:rPr>
        <w:t>programmes</w:t>
      </w:r>
      <w:proofErr w:type="spellEnd"/>
      <w:r w:rsidRPr="007D4433">
        <w:rPr>
          <w:lang w:val="en-US"/>
        </w:rPr>
        <w:t xml:space="preserve"> and software tools for this, but I will be using the denoiser, as created by the </w:t>
      </w:r>
      <w:proofErr w:type="spellStart"/>
      <w:r w:rsidRPr="007D4433">
        <w:rPr>
          <w:lang w:val="en-US"/>
        </w:rPr>
        <w:t>fmriprep</w:t>
      </w:r>
      <w:proofErr w:type="spellEnd"/>
      <w:r w:rsidRPr="007D4433">
        <w:rPr>
          <w:lang w:val="en-US"/>
        </w:rPr>
        <w:t xml:space="preserve"> authors as well: </w:t>
      </w:r>
      <w:hyperlink r:id="rId64" w:history="1">
        <w:r w:rsidR="00516030" w:rsidRPr="00516030">
          <w:rPr>
            <w:rStyle w:val="Hyperlink"/>
            <w:sz w:val="18"/>
            <w:szCs w:val="18"/>
            <w:lang w:val="en-US"/>
          </w:rPr>
          <w:t>https://github.com/arielletambini/denoiser</w:t>
        </w:r>
      </w:hyperlink>
      <w:r w:rsidR="00516030" w:rsidRPr="00516030">
        <w:rPr>
          <w:sz w:val="18"/>
          <w:szCs w:val="18"/>
          <w:lang w:val="en-US"/>
        </w:rPr>
        <w:t xml:space="preserve"> </w:t>
      </w:r>
    </w:p>
    <w:p w14:paraId="12E96A7B" w14:textId="77777777" w:rsidR="00516030" w:rsidRPr="007D4433" w:rsidRDefault="00516030" w:rsidP="007D4433">
      <w:pPr>
        <w:pStyle w:val="ListParagraph"/>
        <w:rPr>
          <w:lang w:val="en-US"/>
        </w:rPr>
      </w:pPr>
    </w:p>
    <w:p w14:paraId="244B38F7" w14:textId="7D752511" w:rsidR="007D4433" w:rsidRDefault="007D4433" w:rsidP="007D4433">
      <w:pPr>
        <w:pStyle w:val="ListParagraph"/>
        <w:rPr>
          <w:lang w:val="en-US"/>
        </w:rPr>
      </w:pPr>
      <w:r w:rsidRPr="007D4433">
        <w:rPr>
          <w:lang w:val="en-US"/>
        </w:rPr>
        <w:t xml:space="preserve">Also, a good resource for removing the nuisance regressors: </w:t>
      </w:r>
      <w:hyperlink r:id="rId65" w:history="1">
        <w:r w:rsidR="00516030" w:rsidRPr="00516030">
          <w:rPr>
            <w:rStyle w:val="Hyperlink"/>
            <w:sz w:val="18"/>
            <w:szCs w:val="18"/>
            <w:lang w:val="en-US"/>
          </w:rPr>
          <w:t>https://carpentries-incubator.github.io/SDC-BIDS-fMRI/05-data-cleaning-with-nilearn/index.html</w:t>
        </w:r>
      </w:hyperlink>
    </w:p>
    <w:p w14:paraId="5AA36025" w14:textId="77777777" w:rsidR="00516030" w:rsidRPr="007D4433" w:rsidRDefault="00516030" w:rsidP="007D4433">
      <w:pPr>
        <w:pStyle w:val="ListParagraph"/>
        <w:rPr>
          <w:lang w:val="en-US"/>
        </w:rPr>
      </w:pPr>
    </w:p>
    <w:p w14:paraId="3E5CBD2A" w14:textId="752840CF" w:rsidR="007C6B44" w:rsidRPr="00866866" w:rsidRDefault="007C6B44" w:rsidP="007C6B44">
      <w:pPr>
        <w:pStyle w:val="ListParagraph"/>
        <w:numPr>
          <w:ilvl w:val="0"/>
          <w:numId w:val="12"/>
        </w:numPr>
        <w:rPr>
          <w:sz w:val="18"/>
          <w:szCs w:val="18"/>
          <w:lang w:val="en-US"/>
        </w:rPr>
      </w:pPr>
      <w:bookmarkStart w:id="8" w:name="Note_2"/>
      <w:bookmarkEnd w:id="8"/>
      <w:r>
        <w:rPr>
          <w:lang w:val="en-US"/>
        </w:rPr>
        <w:t xml:space="preserve">For the sliding window length, it is best to refer to </w:t>
      </w:r>
      <w:r>
        <w:rPr>
          <w:lang w:val="en-US"/>
        </w:rPr>
        <w:fldChar w:fldCharType="begin" w:fldLock="1"/>
      </w:r>
      <w:r>
        <w:rPr>
          <w:lang w:val="en-US"/>
        </w:rPr>
        <w:instrText>ADDIN CSL_CITATION {"citationItems":[{"id":"ITEM-1","itemData":{"DOI":"10.1016/j.neuroimage.2015.03.047","ISSN":"10959572","PMID":"25818688","abstract":"Sliding-window correlation is an emerging method for mapping time-resolved, resting-state functional connectivity. To avoid mapping spurious connectivity fluctuations (false positives), Leonardi and Van De Ville recently recommended choosing a window length exceeding the longest wavelength composing the BOLD signal, usually assumed to be ~. 100. s. Here, we provide further statistical support for this rule of thumb. However, we demonstrate that non-stationary fluctuations in functional connectivity can in theory be detected with much shorter window lengths (e.g. 40. s), while maintaining nominal control of false positives. We find that statistical power is near-maximal for window lengths chosen according to Leonardi and Van De Ville's rule of thumb. Furthermore, we lay some foundations for a parametric test to identify non-stationary fluctuations in functional connectivity, also noting limitations of the sinusoidal model upon which our work, and the work of Leonardi and Van De Ville, is based. Most notably, our analytical results pertain to covariances, as does our statistical test, whereas functional connectivity is more commonly measured using correlations.","author":[{"dropping-particle":"","family":"Zalesky","given":"Andrew","non-dropping-particle":"","parse-names":false,"suffix":""},{"dropping-particle":"","family":"Breakspear","given":"Michael","non-dropping-particle":"","parse-names":false,"suffix":""}],"container-title":"NeuroImage","id":"ITEM-1","issued":{"date-parts":[["2015"]]},"page":"466-470","publisher":"Elsevier Inc.","title":"Towards a statistical test for functional connectivity dynamics","type":"article-journal","volume":"114"},"uris":["http://www.mendeley.com/documents/?uuid=80dacb18-7186-4f8f-a6e3-208cad481392"]}],"mendeley":{"formattedCitation":"(Zalesky &amp; Breakspear, 2015)","plainTextFormattedCitation":"(Zalesky &amp; Breakspear, 2015)","previouslyFormattedCitation":"(Zalesky &amp; Breakspear, 2015)"},"properties":{"noteIndex":0},"schema":"https://github.com/citation-style-language/schema/raw/master/csl-citation.json"}</w:instrText>
      </w:r>
      <w:r>
        <w:rPr>
          <w:lang w:val="en-US"/>
        </w:rPr>
        <w:fldChar w:fldCharType="separate"/>
      </w:r>
      <w:r w:rsidRPr="007C6B44">
        <w:rPr>
          <w:noProof/>
          <w:lang w:val="en-US"/>
        </w:rPr>
        <w:t>(Zalesky &amp; Breakspear, 2015)</w:t>
      </w:r>
      <w:r>
        <w:rPr>
          <w:lang w:val="en-US"/>
        </w:rPr>
        <w:fldChar w:fldCharType="end"/>
      </w:r>
      <w:r>
        <w:rPr>
          <w:lang w:val="en-US"/>
        </w:rPr>
        <w:t xml:space="preserve">. I have followed what </w:t>
      </w:r>
      <w:r>
        <w:rPr>
          <w:lang w:val="en-US"/>
        </w:rPr>
        <w:fldChar w:fldCharType="begin" w:fldLock="1"/>
      </w:r>
      <w:r>
        <w:rPr>
          <w:lang w:val="en-US"/>
        </w:rPr>
        <w:instrText>ADDIN CSL_CITATION {"citationItems":[{"id":"ITEM-1","itemData":{"DOI":"10.1007/s00429-017-1431-1","ISSN":"18632661","PMID":"28447220","abstract":"Interest in the study of brain connectivity is growing, particularly in understanding the dynamics of the structural/functional connectivity relation. Structural and functional connectivity are most often analysed independently of each other. Track-weighted functional connectivity (TW-FC) was recently proposed as a means to combine structural/functional connectivity information into a single image. We extend here TW-FC in two important ways: first, all the functional data are used without having to define a prior functional network (cf. TW-FC generates a map for a pre-specified network); second, we incorporate time-resolved connectivity information, thus allowing dynamic characterisation of functional connectivity. We refer to this technique as track-weighted dynamic functional connectivity (TW-dFC), which fuses structural/functional connectivity data into a four-dimensional image, providing a new approach to investigate dynamic connectivity. The structural connectivity information effectively ‘constrains’ the extremely large number of possible connections in the functional connectivity data (i.e. each voxel’s connection to every other voxel), thus providing a way of reducing the problem’s dimensionality while still maintaining key data features. The methodology is demonstrated in data from eight healthy subjects, and independent component analysis was subsequently applied to parcellate the corpus callosum, as an illustration of a possible application. TW-dFC maps demonstrate that different white matter pathways can have very different temporal characteristics, corresponding to correlated fluctuations in the grey matter regions they link. A realistic parcellation of the corpus callosum was generated, which was qualitatively similar to topography previously reported. TW-dFC, therefore, provides a complementary new tool to investigate the dynamic nature of brain connectivity.","author":[{"dropping-particle":"","family":"Calamante","given":"Fernando","non-dropping-particle":"","parse-names":false,"suffix":""},{"dropping-particle":"","family":"Smith","given":"Robert E.","non-dropping-particle":"","parse-names":false,"suffix":""},{"dropping-particle":"","family":"Liang","given":"Xiaoyun","non-dropping-particle":"","parse-names":false,"suffix":""},{"dropping-particle":"","family":"Zalesky","given":"Andrew","non-dropping-particle":"","parse-names":false,"suffix":""},{"dropping-particle":"","family":"Connelly","given":"Alan","non-dropping-particle":"","parse-names":false,"suffix":""}],"container-title":"Brain Structure and Function","id":"ITEM-1","issue":"8","issued":{"date-parts":[["2017"]]},"page":"3761-3774","publisher":"Springer Berlin Heidelberg","title":"Track-weighted dynamic functional connectivity (TW-dFC): a new method to study time-resolved functional connectivity","type":"article-journal","volume":"222"},"uris":["http://www.mendeley.com/documents/?uuid=165d99cb-28ba-44ac-80bd-21eda5769bbf"]}],"mendeley":{"formattedCitation":"(Calamante et al., 2017)","plainTextFormattedCitation":"(Calamante et al., 2017)","previouslyFormattedCitation":"(Calamante et al., 2017)"},"properties":{"noteIndex":0},"schema":"https://github.com/citation-style-language/schema/raw/master/csl-citation.json"}</w:instrText>
      </w:r>
      <w:r>
        <w:rPr>
          <w:lang w:val="en-US"/>
        </w:rPr>
        <w:fldChar w:fldCharType="separate"/>
      </w:r>
      <w:r w:rsidRPr="007C6B44">
        <w:rPr>
          <w:noProof/>
          <w:lang w:val="en-US"/>
        </w:rPr>
        <w:t>(Calamante et al., 2017)</w:t>
      </w:r>
      <w:r>
        <w:rPr>
          <w:lang w:val="en-US"/>
        </w:rPr>
        <w:fldChar w:fldCharType="end"/>
      </w:r>
      <w:r>
        <w:rPr>
          <w:lang w:val="en-US"/>
        </w:rPr>
        <w:t xml:space="preserve"> has done in implementing a 1</w:t>
      </w:r>
      <w:r w:rsidR="006D0548">
        <w:rPr>
          <w:lang w:val="en-US"/>
        </w:rPr>
        <w:t>-</w:t>
      </w:r>
      <w:r>
        <w:rPr>
          <w:lang w:val="en-US"/>
        </w:rPr>
        <w:t>minute sliding window. According to</w:t>
      </w:r>
      <w:r w:rsidR="00872DAF">
        <w:rPr>
          <w:lang w:val="en-US"/>
        </w:rPr>
        <w:t xml:space="preserve"> </w:t>
      </w:r>
      <w:r w:rsidR="00872DAF">
        <w:rPr>
          <w:lang w:val="en-US"/>
        </w:rPr>
        <w:fldChar w:fldCharType="begin" w:fldLock="1"/>
      </w:r>
      <w:r w:rsidR="00171606">
        <w:rPr>
          <w:lang w:val="en-US"/>
        </w:rPr>
        <w:instrText>ADDIN CSL_CITATION {"citationItems":[{"id":"ITEM-1","itemData":{"DOI":"10.1016/j.neuroimage.2014.09.007","ISSN":"10959572","PMID":"25234118","abstract":"Functional brain networks reconfigure spontaneously during rest. Such network dynamics can be studied by dynamic functional connectivity (dynFC); i.e., sliding-window correlations between regional brain activity. Key parameters-such as window length and cut-off frequencies for filtering-are not yet systematically studied. In this letter we provide the fundamental theory from signal processing to address these parameter choices when estimating and interpreting dynFC. We guide the reader through several illustrative cases, both simple analytical models and experimental fMRI BOLD data. First, we show how spurious fluctuations in dynFC can arise due to the estimation method when the window length is shorter than the largest wavelength present in both signals, even for deterministic signals with a fixed relationship. Second, we study how real fluctuations of dynFC can be explained using a frequency-based view, which is particularly instructive for signals with multiple frequency components such as fMRI BOLD, demonstrating that fluctuations in sliding-window correlation emerge by interaction between frequency components similar to the phenomenon of beat frequencies. We conclude with practical guidelines for the choice and impact of the window length.","author":[{"dropping-particle":"","family":"Leonardi","given":"Nora","non-dropping-particle":"","parse-names":false,"suffix":""},{"dropping-particle":"","family":"Ville","given":"Dimitri","non-dropping-particle":"Van De","parse-names":false,"suffix":""}],"container-title":"NeuroImage","id":"ITEM-1","issued":{"date-parts":[["2015"]]},"page":"430-436","publisher":"Elsevier Inc.","title":"On spurious and real fluctuations of dynamic functional connectivity during rest","type":"article-journal","volume":"104"},"uris":["http://www.mendeley.com/documents/?uuid=cc87b386-5eee-4c42-b04f-36cf8cb85aae"]}],"mendeley":{"formattedCitation":"(Leonardi &amp; Van De Ville, 2015)","plainTextFormattedCitation":"(Leonardi &amp; Van De Ville, 2015)","previouslyFormattedCitation":"(Leonardi &amp; Van De Ville, 2015)"},"properties":{"noteIndex":0},"schema":"https://github.com/citation-style-language/schema/raw/master/csl-citation.json"}</w:instrText>
      </w:r>
      <w:r w:rsidR="00872DAF">
        <w:rPr>
          <w:lang w:val="en-US"/>
        </w:rPr>
        <w:fldChar w:fldCharType="separate"/>
      </w:r>
      <w:r w:rsidR="00872DAF" w:rsidRPr="00872DAF">
        <w:rPr>
          <w:noProof/>
          <w:lang w:val="en-US"/>
        </w:rPr>
        <w:t>(Leonardi &amp; Van De Ville, 2015)</w:t>
      </w:r>
      <w:r w:rsidR="00872DAF">
        <w:rPr>
          <w:lang w:val="en-US"/>
        </w:rPr>
        <w:fldChar w:fldCharType="end"/>
      </w:r>
      <w:r w:rsidR="00872DAF">
        <w:rPr>
          <w:lang w:val="en-US"/>
        </w:rPr>
        <w:t>,</w:t>
      </w:r>
      <w:r>
        <w:rPr>
          <w:lang w:val="en-US"/>
        </w:rPr>
        <w:t xml:space="preserve"> </w:t>
      </w:r>
      <w:r w:rsidR="00CE5826">
        <w:rPr>
          <w:lang w:val="en-US"/>
        </w:rPr>
        <w:t xml:space="preserve">a good rule of thumb is to use a 100-second sliding window, as this </w:t>
      </w:r>
      <w:r w:rsidR="00872DAF">
        <w:rPr>
          <w:lang w:val="en-US"/>
        </w:rPr>
        <w:t xml:space="preserve">would encapsulate the resting-state BOLD signal (and would allow less noise), </w:t>
      </w:r>
      <w:r w:rsidR="006D0548">
        <w:rPr>
          <w:lang w:val="en-US"/>
        </w:rPr>
        <w:t xml:space="preserve">in </w:t>
      </w:r>
      <w:r w:rsidR="00872DAF">
        <w:rPr>
          <w:lang w:val="en-US"/>
        </w:rPr>
        <w:t xml:space="preserve">which </w:t>
      </w:r>
      <w:r w:rsidR="006D0548">
        <w:rPr>
          <w:lang w:val="en-US"/>
        </w:rPr>
        <w:t xml:space="preserve">the signal </w:t>
      </w:r>
      <w:r w:rsidR="00872DAF">
        <w:rPr>
          <w:lang w:val="en-US"/>
        </w:rPr>
        <w:t xml:space="preserve">is typically above 0.1 HZ. </w:t>
      </w:r>
      <w:r w:rsidR="00171606">
        <w:rPr>
          <w:lang w:val="en-US"/>
        </w:rPr>
        <w:t xml:space="preserve">However, it is argued that you can have shorter time windows, if your data is relatively clean and contains high SNR, </w:t>
      </w:r>
      <w:r w:rsidR="006D0548">
        <w:rPr>
          <w:lang w:val="en-US"/>
        </w:rPr>
        <w:t xml:space="preserve">with a relatively </w:t>
      </w:r>
      <w:proofErr w:type="spellStart"/>
      <w:r w:rsidR="00171606">
        <w:rPr>
          <w:lang w:val="en-US"/>
        </w:rPr>
        <w:t>minimis</w:t>
      </w:r>
      <w:r w:rsidR="006D0548">
        <w:rPr>
          <w:lang w:val="en-US"/>
        </w:rPr>
        <w:t>ed</w:t>
      </w:r>
      <w:proofErr w:type="spellEnd"/>
      <w:r w:rsidR="00171606">
        <w:rPr>
          <w:lang w:val="en-US"/>
        </w:rPr>
        <w:t xml:space="preserve"> false positive rate. This would help to capture the fluctuations in functional connectivity </w:t>
      </w:r>
      <w:r w:rsidR="00171606">
        <w:rPr>
          <w:lang w:val="en-US"/>
        </w:rPr>
        <w:fldChar w:fldCharType="begin" w:fldLock="1"/>
      </w:r>
      <w:r w:rsidR="00171606">
        <w:rPr>
          <w:lang w:val="en-US"/>
        </w:rPr>
        <w:instrText>ADDIN CSL_CITATION {"citationItems":[{"id":"ITEM-1","itemData":{"DOI":"10.1016/j.neuroimage.2015.03.047","ISSN":"10959572","PMID":"25818688","abstract":"Sliding-window correlation is an emerging method for mapping time-resolved, resting-state functional connectivity. To avoid mapping spurious connectivity fluctuations (false positives), Leonardi and Van De Ville recently recommended choosing a window length exceeding the longest wavelength composing the BOLD signal, usually assumed to be ~. 100. s. Here, we provide further statistical support for this rule of thumb. However, we demonstrate that non-stationary fluctuations in functional connectivity can in theory be detected with much shorter window lengths (e.g. 40. s), while maintaining nominal control of false positives. We find that statistical power is near-maximal for window lengths chosen according to Leonardi and Van De Ville's rule of thumb. Furthermore, we lay some foundations for a parametric test to identify non-stationary fluctuations in functional connectivity, also noting limitations of the sinusoidal model upon which our work, and the work of Leonardi and Van De Ville, is based. Most notably, our analytical results pertain to covariances, as does our statistical test, whereas functional connectivity is more commonly measured using correlations.","author":[{"dropping-particle":"","family":"Zalesky","given":"Andrew","non-dropping-particle":"","parse-names":false,"suffix":""},{"dropping-particle":"","family":"Breakspear","given":"Michael","non-dropping-particle":"","parse-names":false,"suffix":""}],"container-title":"NeuroImage","id":"ITEM-1","issued":{"date-parts":[["2015"]]},"page":"466-470","publisher":"Elsevier Inc.","title":"Towards a statistical test for functional connectivity dynamics","type":"article-journal","volume":"114"},"uris":["http://www.mendeley.com/documents/?uuid=80dacb18-7186-4f8f-a6e3-208cad481392"]}],"mendeley":{"formattedCitation":"(Zalesky &amp; Breakspear, 2015)","plainTextFormattedCitation":"(Zalesky &amp; Breakspear, 2015)","previouslyFormattedCitation":"(Zalesky &amp; Breakspear, 2015)"},"properties":{"noteIndex":0},"schema":"https://github.com/citation-style-language/schema/raw/master/csl-citation.json"}</w:instrText>
      </w:r>
      <w:r w:rsidR="00171606">
        <w:rPr>
          <w:lang w:val="en-US"/>
        </w:rPr>
        <w:fldChar w:fldCharType="separate"/>
      </w:r>
      <w:r w:rsidR="00171606" w:rsidRPr="00171606">
        <w:rPr>
          <w:noProof/>
          <w:lang w:val="en-US"/>
        </w:rPr>
        <w:t>(Zalesky &amp; Breakspear, 2015)</w:t>
      </w:r>
      <w:r w:rsidR="00171606">
        <w:rPr>
          <w:lang w:val="en-US"/>
        </w:rPr>
        <w:fldChar w:fldCharType="end"/>
      </w:r>
      <w:r w:rsidR="00171606">
        <w:rPr>
          <w:lang w:val="en-US"/>
        </w:rPr>
        <w:t xml:space="preserve">. As talked about in </w:t>
      </w:r>
      <w:r w:rsidR="00171606">
        <w:rPr>
          <w:lang w:val="en-US"/>
        </w:rPr>
        <w:fldChar w:fldCharType="begin" w:fldLock="1"/>
      </w:r>
      <w:r w:rsidR="00614DB3">
        <w:rPr>
          <w:lang w:val="en-US"/>
        </w:rPr>
        <w:instrText>ADDIN CSL_CITATION {"citationItems":[{"id":"ITEM-1","itemData":{"DOI":"10.1016/j.neuroimage.2015.03.047","ISSN":"10959572","PMID":"25818688","abstract":"Sliding-window correlation is an emerging method for mapping time-resolved, resting-state functional connectivity. To avoid mapping spurious connectivity fluctuations (false positives), Leonardi and Van De Ville recently recommended choosing a window length exceeding the longest wavelength composing the BOLD signal, usually assumed to be ~. 100. s. Here, we provide further statistical support for this rule of thumb. However, we demonstrate that non-stationary fluctuations in functional connectivity can in theory be detected with much shorter window lengths (e.g. 40. s), while maintaining nominal control of false positives. We find that statistical power is near-maximal for window lengths chosen according to Leonardi and Van De Ville's rule of thumb. Furthermore, we lay some foundations for a parametric test to identify non-stationary fluctuations in functional connectivity, also noting limitations of the sinusoidal model upon which our work, and the work of Leonardi and Van De Ville, is based. Most notably, our analytical results pertain to covariances, as does our statistical test, whereas functional connectivity is more commonly measured using correlations.","author":[{"dropping-particle":"","family":"Zalesky","given":"Andrew","non-dropping-particle":"","parse-names":false,"suffix":""},{"dropping-particle":"","family":"Breakspear","given":"Michael","non-dropping-particle":"","parse-names":false,"suffix":""}],"container-title":"NeuroImage","id":"ITEM-1","issued":{"date-parts":[["2015"]]},"page":"466-470","publisher":"Elsevier Inc.","title":"Towards a statistical test for functional connectivity dynamics","type":"article-journal","volume":"114"},"uris":["http://www.mendeley.com/documents/?uuid=80dacb18-7186-4f8f-a6e3-208cad481392"]}],"mendeley":{"formattedCitation":"(Zalesky &amp; Breakspear, 2015)","plainTextFormattedCitation":"(Zalesky &amp; Breakspear, 2015)","previouslyFormattedCitation":"(Zalesky &amp; Breakspear, 2015)"},"properties":{"noteIndex":0},"schema":"https://github.com/citation-style-language/schema/raw/master/csl-citation.json"}</w:instrText>
      </w:r>
      <w:r w:rsidR="00171606">
        <w:rPr>
          <w:lang w:val="en-US"/>
        </w:rPr>
        <w:fldChar w:fldCharType="separate"/>
      </w:r>
      <w:r w:rsidR="00171606" w:rsidRPr="00171606">
        <w:rPr>
          <w:noProof/>
          <w:lang w:val="en-US"/>
        </w:rPr>
        <w:t>(Zalesky &amp; Breakspear, 2015)</w:t>
      </w:r>
      <w:r w:rsidR="00171606">
        <w:rPr>
          <w:lang w:val="en-US"/>
        </w:rPr>
        <w:fldChar w:fldCharType="end"/>
      </w:r>
      <w:r w:rsidR="00171606">
        <w:rPr>
          <w:lang w:val="en-US"/>
        </w:rPr>
        <w:t xml:space="preserve">, some studies have reported using window lengths as short as 40 seconds </w:t>
      </w:r>
      <w:r w:rsidR="00171606">
        <w:rPr>
          <w:lang w:val="en-US"/>
        </w:rPr>
        <w:lastRenderedPageBreak/>
        <w:t xml:space="preserve">long for measuring the dynamic functional connectivity in resting-state BOLD </w:t>
      </w:r>
      <w:r w:rsidR="00171606">
        <w:rPr>
          <w:lang w:val="en-US"/>
        </w:rPr>
        <w:fldChar w:fldCharType="begin" w:fldLock="1"/>
      </w:r>
      <w:r w:rsidR="00171606">
        <w:rPr>
          <w:lang w:val="en-US"/>
        </w:rPr>
        <w:instrText>ADDIN CSL_CITATION {"citationItems":[{"id":"ITEM-1","itemData":{"DOI":"10.1093/cercor/bhr099","ISSN":"10473211","PMID":"21616982","abstract":"Decoding specific cognitive states from brain activity constitutes a major goal of neuroscience. Previous studies of brain-state classification have focused largely on decoding brief, discrete events and have required the timing of these events to be known. To date, methods for decoding more continuous and purely subject-driven cognitive states have not been available. Here, we demonstrate that free-streaming subject-driven cognitive states can be decoded using a novel whole-brain functional connectivity analysis. Ninety functional regions of interest (ROIs) were defined across 14 large-scale resting-state brain networks to generate a 3960 cell matrix reflecting whole-brain connectivity. We trained a classifier to identify specific patterns of whole-brain connectivity as subjects rested quietly, remembered the events of their day, subtracted numbers, or (silently) sang lyrics. In a leave-one-out cross-validation, the classifier identified these 4 cognitive states with 84% accuracy. More critically, the classifier achieved 85% accuracy when identifying these states in a second, independent cohort of subjects. Classification accuracy remained high with imaging runs as short as 30-60 s. At all temporal intervals assessed, the 90 functionally defined ROIs outperformed a set of 112 commonly used structural ROIs in classifying cognitive states. This approach should enable decoding a myriad of subject-driven cognitive states from brief imaging data samples. © The Author 2011. Published by Oxford University Press. All rights reserved.","author":[{"dropping-particle":"","family":"Shirer","given":"W. R.","non-dropping-particle":"","parse-names":false,"suffix":""},{"dropping-particle":"","family":"Ryali","given":"S.","non-dropping-particle":"","parse-names":false,"suffix":""},{"dropping-particle":"","family":"Rykhlevskaia","given":"E.","non-dropping-particle":"","parse-names":false,"suffix":""},{"dropping-particle":"","family":"Menon","given":"V.","non-dropping-particle":"","parse-names":false,"suffix":""},{"dropping-particle":"","family":"Greicius","given":"M. D.","non-dropping-particle":"","parse-names":false,"suffix":""}],"container-title":"Cerebral Cortex","id":"ITEM-1","issue":"1","issued":{"date-parts":[["2012"]]},"note":"Researchers used a 40-second sliding window length for resting-state BOLD, as talked about in Zalesky, A., &amp;amp; Breakspear, M. (2015). Towards a statistical test for functional connectivity dynamics.","page":"158-165","title":"Decoding subject-driven cognitive states with whole-brain connectivity patterns","type":"article-journal","volume":"22"},"uris":["http://www.mendeley.com/documents/?uuid=6e038b9c-c1ff-4d66-ae9d-38f4e0c04fa1"]}],"mendeley":{"formattedCitation":"(Shirer, Ryali, Rykhlevskaia, Menon, &amp; Greicius, 2012)","plainTextFormattedCitation":"(Shirer, Ryali, Rykhlevskaia, Menon, &amp; Greicius, 2012)","previouslyFormattedCitation":"(Shirer, Ryali, Rykhlevskaia, Menon, &amp; Greicius, 2012)"},"properties":{"noteIndex":0},"schema":"https://github.com/citation-style-language/schema/raw/master/csl-citation.json"}</w:instrText>
      </w:r>
      <w:r w:rsidR="00171606">
        <w:rPr>
          <w:lang w:val="en-US"/>
        </w:rPr>
        <w:fldChar w:fldCharType="separate"/>
      </w:r>
      <w:r w:rsidR="00171606" w:rsidRPr="00171606">
        <w:rPr>
          <w:noProof/>
          <w:lang w:val="en-US"/>
        </w:rPr>
        <w:t>(Shirer, Ryali, Rykhlevskaia, Menon, &amp; Greicius, 2012)</w:t>
      </w:r>
      <w:r w:rsidR="00171606">
        <w:rPr>
          <w:lang w:val="en-US"/>
        </w:rPr>
        <w:fldChar w:fldCharType="end"/>
      </w:r>
      <w:r w:rsidR="00171606">
        <w:rPr>
          <w:lang w:val="en-US"/>
        </w:rPr>
        <w:t xml:space="preserve">. </w:t>
      </w:r>
    </w:p>
    <w:p w14:paraId="6B753462" w14:textId="77777777" w:rsidR="00866866" w:rsidRPr="00866866" w:rsidRDefault="00866866" w:rsidP="00866866">
      <w:pPr>
        <w:ind w:left="360"/>
        <w:rPr>
          <w:sz w:val="18"/>
          <w:szCs w:val="18"/>
          <w:lang w:val="en-US"/>
        </w:rPr>
      </w:pPr>
    </w:p>
    <w:p w14:paraId="4A6CF000" w14:textId="77777777" w:rsidR="007C6B44" w:rsidRPr="007C6B44" w:rsidRDefault="007C6B44" w:rsidP="007C6B44">
      <w:pPr>
        <w:rPr>
          <w:sz w:val="18"/>
          <w:szCs w:val="18"/>
          <w:lang w:val="en-US"/>
        </w:rPr>
      </w:pPr>
    </w:p>
    <w:p w14:paraId="06D1D358" w14:textId="77777777" w:rsidR="007C6B44" w:rsidRPr="001962FD" w:rsidRDefault="007C6B44" w:rsidP="007C6B44">
      <w:pPr>
        <w:pStyle w:val="ListParagraph"/>
        <w:rPr>
          <w:sz w:val="18"/>
          <w:szCs w:val="18"/>
          <w:lang w:val="en-US"/>
        </w:rPr>
      </w:pPr>
    </w:p>
    <w:p w14:paraId="0DF9AC89" w14:textId="77777777" w:rsidR="007C6B44" w:rsidRDefault="007C6B44" w:rsidP="007C6B44">
      <w:pPr>
        <w:rPr>
          <w:b/>
          <w:bCs/>
        </w:rPr>
      </w:pPr>
    </w:p>
    <w:p w14:paraId="34D99D97" w14:textId="50CFC9D5" w:rsidR="007C6B44" w:rsidRPr="007C6B44" w:rsidRDefault="007C6B44" w:rsidP="007C6B44"/>
    <w:sectPr w:rsidR="007C6B44" w:rsidRPr="007C6B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02694"/>
    <w:multiLevelType w:val="hybridMultilevel"/>
    <w:tmpl w:val="62B89A1E"/>
    <w:lvl w:ilvl="0" w:tplc="14090019">
      <w:start w:val="1"/>
      <w:numFmt w:val="lowerLetter"/>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4C415C2"/>
    <w:multiLevelType w:val="hybridMultilevel"/>
    <w:tmpl w:val="7D466E62"/>
    <w:lvl w:ilvl="0" w:tplc="0AF818F4">
      <w:start w:val="1"/>
      <w:numFmt w:val="lowerLetter"/>
      <w:lvlText w:val="%1)"/>
      <w:lvlJc w:val="left"/>
      <w:pPr>
        <w:ind w:left="1080" w:hanging="360"/>
      </w:pPr>
      <w:rPr>
        <w:rFonts w:hint="default"/>
        <w:b/>
        <w:bCs w:val="0"/>
        <w:sz w:val="22"/>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063D028F"/>
    <w:multiLevelType w:val="hybridMultilevel"/>
    <w:tmpl w:val="205A99E4"/>
    <w:lvl w:ilvl="0" w:tplc="7B5843B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15:restartNumberingAfterBreak="0">
    <w:nsid w:val="1081511D"/>
    <w:multiLevelType w:val="hybridMultilevel"/>
    <w:tmpl w:val="112E5E08"/>
    <w:lvl w:ilvl="0" w:tplc="1409001B">
      <w:start w:val="1"/>
      <w:numFmt w:val="lowerRoman"/>
      <w:lvlText w:val="%1."/>
      <w:lvlJc w:val="righ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134D1D84"/>
    <w:multiLevelType w:val="hybridMultilevel"/>
    <w:tmpl w:val="B68CABE6"/>
    <w:lvl w:ilvl="0" w:tplc="C96A5E44">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6" w15:restartNumberingAfterBreak="0">
    <w:nsid w:val="13FE1D11"/>
    <w:multiLevelType w:val="hybridMultilevel"/>
    <w:tmpl w:val="605C3B92"/>
    <w:lvl w:ilvl="0" w:tplc="DF7E9B72">
      <w:start w:val="1"/>
      <w:numFmt w:val="lowerLetter"/>
      <w:lvlText w:val="%1)"/>
      <w:lvlJc w:val="left"/>
      <w:pPr>
        <w:ind w:left="1080" w:hanging="360"/>
      </w:pPr>
      <w:rPr>
        <w:rFonts w:hint="default"/>
        <w:b/>
        <w:bCs/>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156D2585"/>
    <w:multiLevelType w:val="hybridMultilevel"/>
    <w:tmpl w:val="2C703224"/>
    <w:lvl w:ilvl="0" w:tplc="14090019">
      <w:start w:val="1"/>
      <w:numFmt w:val="lowerLetter"/>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157F5A7F"/>
    <w:multiLevelType w:val="hybridMultilevel"/>
    <w:tmpl w:val="FA9CE5E4"/>
    <w:lvl w:ilvl="0" w:tplc="14090017">
      <w:start w:val="1"/>
      <w:numFmt w:val="lowerLetter"/>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8620DF1"/>
    <w:multiLevelType w:val="hybridMultilevel"/>
    <w:tmpl w:val="BE460D78"/>
    <w:lvl w:ilvl="0" w:tplc="3E0A70B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1B041038"/>
    <w:multiLevelType w:val="hybridMultilevel"/>
    <w:tmpl w:val="5CCA2BAC"/>
    <w:lvl w:ilvl="0" w:tplc="B1DA7AFE">
      <w:start w:val="1"/>
      <w:numFmt w:val="decimal"/>
      <w:lvlText w:val="%1."/>
      <w:lvlJc w:val="left"/>
      <w:pPr>
        <w:ind w:left="720" w:hanging="360"/>
      </w:pPr>
      <w:rPr>
        <w:sz w:val="28"/>
        <w:szCs w:val="28"/>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1" w15:restartNumberingAfterBreak="0">
    <w:nsid w:val="1D00467D"/>
    <w:multiLevelType w:val="hybridMultilevel"/>
    <w:tmpl w:val="A6C68144"/>
    <w:lvl w:ilvl="0" w:tplc="E48677D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25CB1C18"/>
    <w:multiLevelType w:val="hybridMultilevel"/>
    <w:tmpl w:val="DD468AE2"/>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2AFF28B7"/>
    <w:multiLevelType w:val="hybridMultilevel"/>
    <w:tmpl w:val="7BE44F2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3B51651B"/>
    <w:multiLevelType w:val="hybridMultilevel"/>
    <w:tmpl w:val="2B687B3A"/>
    <w:lvl w:ilvl="0" w:tplc="04FCADEC">
      <w:start w:val="1"/>
      <w:numFmt w:val="lowerLetter"/>
      <w:lvlText w:val="%1)"/>
      <w:lvlJc w:val="left"/>
      <w:pPr>
        <w:ind w:left="1080" w:hanging="360"/>
      </w:pPr>
      <w:rPr>
        <w:rFonts w:hint="default"/>
        <w:sz w:val="22"/>
        <w:szCs w:val="22"/>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508006FD"/>
    <w:multiLevelType w:val="hybridMultilevel"/>
    <w:tmpl w:val="EF16B208"/>
    <w:lvl w:ilvl="0" w:tplc="6C9AD538">
      <w:start w:val="1"/>
      <w:numFmt w:val="lowerLetter"/>
      <w:lvlText w:val="%1)"/>
      <w:lvlJc w:val="left"/>
      <w:pPr>
        <w:ind w:left="1080" w:hanging="360"/>
      </w:pPr>
      <w:rPr>
        <w:rFonts w:hint="default"/>
        <w:b/>
        <w:bCs/>
        <w:color w:val="auto"/>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51BD15C5"/>
    <w:multiLevelType w:val="hybridMultilevel"/>
    <w:tmpl w:val="AB601C7E"/>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651B19DE"/>
    <w:multiLevelType w:val="hybridMultilevel"/>
    <w:tmpl w:val="1C9CFC2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6B3A63AE"/>
    <w:multiLevelType w:val="hybridMultilevel"/>
    <w:tmpl w:val="3B9AE896"/>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72474B43"/>
    <w:multiLevelType w:val="hybridMultilevel"/>
    <w:tmpl w:val="FBBAA270"/>
    <w:lvl w:ilvl="0" w:tplc="14090019">
      <w:start w:val="1"/>
      <w:numFmt w:val="lowerLetter"/>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20" w15:restartNumberingAfterBreak="0">
    <w:nsid w:val="75A5017C"/>
    <w:multiLevelType w:val="multilevel"/>
    <w:tmpl w:val="3440D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94B7BDC"/>
    <w:multiLevelType w:val="hybridMultilevel"/>
    <w:tmpl w:val="DD468AE2"/>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8"/>
  </w:num>
  <w:num w:numId="2">
    <w:abstractNumId w:val="10"/>
  </w:num>
  <w:num w:numId="3">
    <w:abstractNumId w:val="3"/>
  </w:num>
  <w:num w:numId="4">
    <w:abstractNumId w:val="11"/>
  </w:num>
  <w:num w:numId="5">
    <w:abstractNumId w:val="0"/>
  </w:num>
  <w:num w:numId="6">
    <w:abstractNumId w:val="12"/>
  </w:num>
  <w:num w:numId="7">
    <w:abstractNumId w:val="21"/>
  </w:num>
  <w:num w:numId="8">
    <w:abstractNumId w:val="17"/>
  </w:num>
  <w:num w:numId="9">
    <w:abstractNumId w:val="19"/>
  </w:num>
  <w:num w:numId="10">
    <w:abstractNumId w:val="13"/>
  </w:num>
  <w:num w:numId="11">
    <w:abstractNumId w:val="20"/>
  </w:num>
  <w:num w:numId="12">
    <w:abstractNumId w:val="1"/>
  </w:num>
  <w:num w:numId="13">
    <w:abstractNumId w:val="9"/>
  </w:num>
  <w:num w:numId="14">
    <w:abstractNumId w:val="22"/>
  </w:num>
  <w:num w:numId="15">
    <w:abstractNumId w:val="2"/>
  </w:num>
  <w:num w:numId="16">
    <w:abstractNumId w:val="7"/>
  </w:num>
  <w:num w:numId="17">
    <w:abstractNumId w:val="5"/>
  </w:num>
  <w:num w:numId="18">
    <w:abstractNumId w:val="15"/>
  </w:num>
  <w:num w:numId="19">
    <w:abstractNumId w:val="16"/>
  </w:num>
  <w:num w:numId="20">
    <w:abstractNumId w:val="14"/>
  </w:num>
  <w:num w:numId="21">
    <w:abstractNumId w:val="6"/>
  </w:num>
  <w:num w:numId="22">
    <w:abstractNumId w:val="8"/>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6AE"/>
    <w:rsid w:val="000136DC"/>
    <w:rsid w:val="00016B15"/>
    <w:rsid w:val="00024E06"/>
    <w:rsid w:val="00024E14"/>
    <w:rsid w:val="000436E1"/>
    <w:rsid w:val="000477AE"/>
    <w:rsid w:val="00053F19"/>
    <w:rsid w:val="00065C0B"/>
    <w:rsid w:val="00075EE0"/>
    <w:rsid w:val="000B493E"/>
    <w:rsid w:val="000B4BF2"/>
    <w:rsid w:val="000C5B76"/>
    <w:rsid w:val="000D5BE0"/>
    <w:rsid w:val="000E43FD"/>
    <w:rsid w:val="000F0BFA"/>
    <w:rsid w:val="000F29A1"/>
    <w:rsid w:val="000F387E"/>
    <w:rsid w:val="00133727"/>
    <w:rsid w:val="00142DB2"/>
    <w:rsid w:val="00143EDC"/>
    <w:rsid w:val="00144566"/>
    <w:rsid w:val="00163FB2"/>
    <w:rsid w:val="0017090A"/>
    <w:rsid w:val="00171606"/>
    <w:rsid w:val="00171E2D"/>
    <w:rsid w:val="00173B4F"/>
    <w:rsid w:val="0018037A"/>
    <w:rsid w:val="001844F5"/>
    <w:rsid w:val="001A6FC8"/>
    <w:rsid w:val="001B7876"/>
    <w:rsid w:val="001D06FA"/>
    <w:rsid w:val="001E174D"/>
    <w:rsid w:val="001E3B22"/>
    <w:rsid w:val="001F564A"/>
    <w:rsid w:val="00211F3C"/>
    <w:rsid w:val="00224111"/>
    <w:rsid w:val="00225A94"/>
    <w:rsid w:val="00250283"/>
    <w:rsid w:val="00257AF6"/>
    <w:rsid w:val="00261C5A"/>
    <w:rsid w:val="002732DF"/>
    <w:rsid w:val="00273B91"/>
    <w:rsid w:val="002819FE"/>
    <w:rsid w:val="00285866"/>
    <w:rsid w:val="00291455"/>
    <w:rsid w:val="002A31B3"/>
    <w:rsid w:val="002B1CE1"/>
    <w:rsid w:val="002D5089"/>
    <w:rsid w:val="002D66BA"/>
    <w:rsid w:val="002D6A01"/>
    <w:rsid w:val="002F069F"/>
    <w:rsid w:val="00306597"/>
    <w:rsid w:val="00306A6D"/>
    <w:rsid w:val="0031091B"/>
    <w:rsid w:val="003201D0"/>
    <w:rsid w:val="0032324C"/>
    <w:rsid w:val="0034036A"/>
    <w:rsid w:val="0034172F"/>
    <w:rsid w:val="00342A6F"/>
    <w:rsid w:val="00345D5B"/>
    <w:rsid w:val="00371AE3"/>
    <w:rsid w:val="00382889"/>
    <w:rsid w:val="003A2C21"/>
    <w:rsid w:val="003B66D2"/>
    <w:rsid w:val="003C0A3D"/>
    <w:rsid w:val="003D3B73"/>
    <w:rsid w:val="003E38A7"/>
    <w:rsid w:val="003F5F62"/>
    <w:rsid w:val="004030DD"/>
    <w:rsid w:val="004103B6"/>
    <w:rsid w:val="004253C6"/>
    <w:rsid w:val="00427E3D"/>
    <w:rsid w:val="00446FDB"/>
    <w:rsid w:val="0046572B"/>
    <w:rsid w:val="0047613F"/>
    <w:rsid w:val="00493BD4"/>
    <w:rsid w:val="00493EE3"/>
    <w:rsid w:val="00494B7B"/>
    <w:rsid w:val="004A5C28"/>
    <w:rsid w:val="004B04B4"/>
    <w:rsid w:val="004B4963"/>
    <w:rsid w:val="004D1A53"/>
    <w:rsid w:val="004E2118"/>
    <w:rsid w:val="005003B9"/>
    <w:rsid w:val="0050469A"/>
    <w:rsid w:val="00516030"/>
    <w:rsid w:val="005276B9"/>
    <w:rsid w:val="00560D6F"/>
    <w:rsid w:val="00561859"/>
    <w:rsid w:val="00577AD2"/>
    <w:rsid w:val="00596AAA"/>
    <w:rsid w:val="005A093F"/>
    <w:rsid w:val="005B5ED0"/>
    <w:rsid w:val="005C336C"/>
    <w:rsid w:val="005D2D1D"/>
    <w:rsid w:val="005D5FCB"/>
    <w:rsid w:val="005F0C6C"/>
    <w:rsid w:val="005F229D"/>
    <w:rsid w:val="005F52AB"/>
    <w:rsid w:val="0060490D"/>
    <w:rsid w:val="00605200"/>
    <w:rsid w:val="00614DB3"/>
    <w:rsid w:val="006225AB"/>
    <w:rsid w:val="00626034"/>
    <w:rsid w:val="006304E5"/>
    <w:rsid w:val="006316AA"/>
    <w:rsid w:val="00644BAD"/>
    <w:rsid w:val="006476FE"/>
    <w:rsid w:val="00671A04"/>
    <w:rsid w:val="00681010"/>
    <w:rsid w:val="0068425E"/>
    <w:rsid w:val="006A15D3"/>
    <w:rsid w:val="006A19D7"/>
    <w:rsid w:val="006A4F19"/>
    <w:rsid w:val="006A7EE8"/>
    <w:rsid w:val="006B0DDE"/>
    <w:rsid w:val="006B4271"/>
    <w:rsid w:val="006B46AF"/>
    <w:rsid w:val="006C012E"/>
    <w:rsid w:val="006C3D53"/>
    <w:rsid w:val="006D0548"/>
    <w:rsid w:val="006D1265"/>
    <w:rsid w:val="006D221B"/>
    <w:rsid w:val="006D75E3"/>
    <w:rsid w:val="006D7D21"/>
    <w:rsid w:val="006F6931"/>
    <w:rsid w:val="00700B17"/>
    <w:rsid w:val="00711D55"/>
    <w:rsid w:val="0071372D"/>
    <w:rsid w:val="00716960"/>
    <w:rsid w:val="00722E1A"/>
    <w:rsid w:val="00726E0C"/>
    <w:rsid w:val="0072703B"/>
    <w:rsid w:val="007327D2"/>
    <w:rsid w:val="0073609D"/>
    <w:rsid w:val="00754702"/>
    <w:rsid w:val="00755333"/>
    <w:rsid w:val="007630AD"/>
    <w:rsid w:val="007941FB"/>
    <w:rsid w:val="007C6AA1"/>
    <w:rsid w:val="007C6B44"/>
    <w:rsid w:val="007D4433"/>
    <w:rsid w:val="007F3B42"/>
    <w:rsid w:val="00801C16"/>
    <w:rsid w:val="008173CB"/>
    <w:rsid w:val="0082166F"/>
    <w:rsid w:val="0082329A"/>
    <w:rsid w:val="00836D15"/>
    <w:rsid w:val="00842175"/>
    <w:rsid w:val="00865AD2"/>
    <w:rsid w:val="00866866"/>
    <w:rsid w:val="00872DAF"/>
    <w:rsid w:val="00883CED"/>
    <w:rsid w:val="0089603A"/>
    <w:rsid w:val="008A0B32"/>
    <w:rsid w:val="008A2DB2"/>
    <w:rsid w:val="008B1254"/>
    <w:rsid w:val="008D6115"/>
    <w:rsid w:val="008D69EF"/>
    <w:rsid w:val="008D6B05"/>
    <w:rsid w:val="008E1D92"/>
    <w:rsid w:val="008F2378"/>
    <w:rsid w:val="008F7828"/>
    <w:rsid w:val="00900E04"/>
    <w:rsid w:val="00913050"/>
    <w:rsid w:val="00914716"/>
    <w:rsid w:val="00933837"/>
    <w:rsid w:val="00953F00"/>
    <w:rsid w:val="00960A4B"/>
    <w:rsid w:val="00965FAF"/>
    <w:rsid w:val="00990C41"/>
    <w:rsid w:val="0099182B"/>
    <w:rsid w:val="009E1120"/>
    <w:rsid w:val="009E188C"/>
    <w:rsid w:val="009E5CB6"/>
    <w:rsid w:val="009E721E"/>
    <w:rsid w:val="009F6D5C"/>
    <w:rsid w:val="00A06CB0"/>
    <w:rsid w:val="00A30A97"/>
    <w:rsid w:val="00A37347"/>
    <w:rsid w:val="00A476AE"/>
    <w:rsid w:val="00A57DD9"/>
    <w:rsid w:val="00A67A4F"/>
    <w:rsid w:val="00A71726"/>
    <w:rsid w:val="00A8226B"/>
    <w:rsid w:val="00A87C03"/>
    <w:rsid w:val="00AA7F2A"/>
    <w:rsid w:val="00AB485D"/>
    <w:rsid w:val="00AF61A8"/>
    <w:rsid w:val="00AF6F8D"/>
    <w:rsid w:val="00AF7437"/>
    <w:rsid w:val="00B072EB"/>
    <w:rsid w:val="00B40C78"/>
    <w:rsid w:val="00B55BE4"/>
    <w:rsid w:val="00B61144"/>
    <w:rsid w:val="00B71109"/>
    <w:rsid w:val="00B711AE"/>
    <w:rsid w:val="00B82DC8"/>
    <w:rsid w:val="00B958BF"/>
    <w:rsid w:val="00B97521"/>
    <w:rsid w:val="00BB0F81"/>
    <w:rsid w:val="00BB4E8F"/>
    <w:rsid w:val="00BB72BF"/>
    <w:rsid w:val="00BB78EE"/>
    <w:rsid w:val="00BC635E"/>
    <w:rsid w:val="00BD19A0"/>
    <w:rsid w:val="00BE7412"/>
    <w:rsid w:val="00BE7C5D"/>
    <w:rsid w:val="00C04104"/>
    <w:rsid w:val="00C303C8"/>
    <w:rsid w:val="00C30E78"/>
    <w:rsid w:val="00C34194"/>
    <w:rsid w:val="00C37625"/>
    <w:rsid w:val="00C37D43"/>
    <w:rsid w:val="00C403E9"/>
    <w:rsid w:val="00C409D8"/>
    <w:rsid w:val="00C61E90"/>
    <w:rsid w:val="00C7287B"/>
    <w:rsid w:val="00C747F7"/>
    <w:rsid w:val="00C93B65"/>
    <w:rsid w:val="00CA22CC"/>
    <w:rsid w:val="00CA5EA2"/>
    <w:rsid w:val="00CC2BA4"/>
    <w:rsid w:val="00CD5B29"/>
    <w:rsid w:val="00CE5826"/>
    <w:rsid w:val="00CF084A"/>
    <w:rsid w:val="00CF4779"/>
    <w:rsid w:val="00CF4DB1"/>
    <w:rsid w:val="00D0016D"/>
    <w:rsid w:val="00D11266"/>
    <w:rsid w:val="00D16228"/>
    <w:rsid w:val="00D16EC8"/>
    <w:rsid w:val="00D32782"/>
    <w:rsid w:val="00D57F1B"/>
    <w:rsid w:val="00D711F7"/>
    <w:rsid w:val="00D777BF"/>
    <w:rsid w:val="00D80FA8"/>
    <w:rsid w:val="00D8574E"/>
    <w:rsid w:val="00DA10EC"/>
    <w:rsid w:val="00DA4488"/>
    <w:rsid w:val="00DC09B8"/>
    <w:rsid w:val="00DC7EFF"/>
    <w:rsid w:val="00DD1187"/>
    <w:rsid w:val="00DE7F1B"/>
    <w:rsid w:val="00DF280A"/>
    <w:rsid w:val="00DF5CD5"/>
    <w:rsid w:val="00DF7E55"/>
    <w:rsid w:val="00E14DC6"/>
    <w:rsid w:val="00E206EE"/>
    <w:rsid w:val="00E2242B"/>
    <w:rsid w:val="00E36747"/>
    <w:rsid w:val="00E40FA3"/>
    <w:rsid w:val="00E5783A"/>
    <w:rsid w:val="00E63876"/>
    <w:rsid w:val="00EA11DF"/>
    <w:rsid w:val="00EC165A"/>
    <w:rsid w:val="00EE17B5"/>
    <w:rsid w:val="00EE36D9"/>
    <w:rsid w:val="00EE4206"/>
    <w:rsid w:val="00F001F1"/>
    <w:rsid w:val="00F06638"/>
    <w:rsid w:val="00F07190"/>
    <w:rsid w:val="00F126C9"/>
    <w:rsid w:val="00F16394"/>
    <w:rsid w:val="00F231C3"/>
    <w:rsid w:val="00F279FD"/>
    <w:rsid w:val="00F342B9"/>
    <w:rsid w:val="00F4162B"/>
    <w:rsid w:val="00F44F67"/>
    <w:rsid w:val="00F45111"/>
    <w:rsid w:val="00F453A1"/>
    <w:rsid w:val="00F5217F"/>
    <w:rsid w:val="00F631E1"/>
    <w:rsid w:val="00F66CA8"/>
    <w:rsid w:val="00F74BF1"/>
    <w:rsid w:val="00F76B78"/>
    <w:rsid w:val="00F86296"/>
    <w:rsid w:val="00F9168D"/>
    <w:rsid w:val="00F93364"/>
    <w:rsid w:val="00F96763"/>
    <w:rsid w:val="00FA001E"/>
    <w:rsid w:val="00FB6167"/>
    <w:rsid w:val="00FC55D7"/>
    <w:rsid w:val="00FE5AFE"/>
    <w:rsid w:val="00FF0E43"/>
    <w:rsid w:val="00FF783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50AD8D7"/>
  <w15:chartTrackingRefBased/>
  <w15:docId w15:val="{CBA948D1-BBA5-494A-8D37-9AB27BEFB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11AE"/>
    <w:rPr>
      <w:color w:val="0563C1" w:themeColor="hyperlink"/>
      <w:u w:val="single"/>
    </w:rPr>
  </w:style>
  <w:style w:type="character" w:styleId="UnresolvedMention">
    <w:name w:val="Unresolved Mention"/>
    <w:basedOn w:val="DefaultParagraphFont"/>
    <w:uiPriority w:val="99"/>
    <w:semiHidden/>
    <w:unhideWhenUsed/>
    <w:rsid w:val="00B711AE"/>
    <w:rPr>
      <w:color w:val="605E5C"/>
      <w:shd w:val="clear" w:color="auto" w:fill="E1DFDD"/>
    </w:rPr>
  </w:style>
  <w:style w:type="paragraph" w:styleId="ListParagraph">
    <w:name w:val="List Paragraph"/>
    <w:basedOn w:val="Normal"/>
    <w:uiPriority w:val="34"/>
    <w:qFormat/>
    <w:rsid w:val="00F9168D"/>
    <w:pPr>
      <w:ind w:left="720"/>
      <w:contextualSpacing/>
    </w:pPr>
  </w:style>
  <w:style w:type="character" w:styleId="FollowedHyperlink">
    <w:name w:val="FollowedHyperlink"/>
    <w:basedOn w:val="DefaultParagraphFont"/>
    <w:uiPriority w:val="99"/>
    <w:semiHidden/>
    <w:unhideWhenUsed/>
    <w:rsid w:val="00EA11D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151202">
      <w:bodyDiv w:val="1"/>
      <w:marLeft w:val="0"/>
      <w:marRight w:val="0"/>
      <w:marTop w:val="0"/>
      <w:marBottom w:val="0"/>
      <w:divBdr>
        <w:top w:val="none" w:sz="0" w:space="0" w:color="auto"/>
        <w:left w:val="none" w:sz="0" w:space="0" w:color="auto"/>
        <w:bottom w:val="none" w:sz="0" w:space="0" w:color="auto"/>
        <w:right w:val="none" w:sz="0" w:space="0" w:color="auto"/>
      </w:divBdr>
    </w:div>
    <w:div w:id="1249117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community.mrtrix.org/t/5ttgen-waiitng-for-creation-of-new-file/1044/2" TargetMode="External"/><Relationship Id="rId26" Type="http://schemas.openxmlformats.org/officeDocument/2006/relationships/hyperlink" Target="https://community.mrtrix.org/t/registration-using-transformations-generated-from-other-packages/2259" TargetMode="External"/><Relationship Id="rId39" Type="http://schemas.openxmlformats.org/officeDocument/2006/relationships/image" Target="media/image23.png"/><Relationship Id="rId21" Type="http://schemas.openxmlformats.org/officeDocument/2006/relationships/image" Target="media/image12.png"/><Relationship Id="rId34" Type="http://schemas.openxmlformats.org/officeDocument/2006/relationships/hyperlink" Target="https://www.youtube.com/watch?v=lV9thGD18JI&amp;t=97s" TargetMode="External"/><Relationship Id="rId42" Type="http://schemas.openxmlformats.org/officeDocument/2006/relationships/oleObject" Target="embeddings/oleObject1.bin"/><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hyperlink" Target="https://neurostars.org/t/how-to-set-band-pass-filter-using-fmriprep/19137" TargetMode="External"/><Relationship Id="rId63" Type="http://schemas.openxmlformats.org/officeDocument/2006/relationships/hyperlink" Target="https://www.brainvoyager.com/bvqx/doc/UsersGuide/Preprocessing/TemporalHighPassFiltering.html" TargetMode="External"/><Relationship Id="rId7" Type="http://schemas.openxmlformats.org/officeDocument/2006/relationships/hyperlink" Target="https://github.com/Ltah72/DPRC-analysis"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pathlms.com/ohbm/courses/2658/sections/4175/video_presentations/33859" TargetMode="External"/><Relationship Id="rId24" Type="http://schemas.openxmlformats.org/officeDocument/2006/relationships/hyperlink" Target="https://community.mrtrix.org/t/registration-transformation-regridding-concepts/3684" TargetMode="External"/><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7.png"/><Relationship Id="rId53" Type="http://schemas.openxmlformats.org/officeDocument/2006/relationships/hyperlink" Target="https://www.youtube.com/watch?v=Xs_c3-neuec" TargetMode="External"/><Relationship Id="rId58" Type="http://schemas.openxmlformats.org/officeDocument/2006/relationships/hyperlink" Target="https://fmriprep.org/en/latest/outputs.html"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community.mrtrix.org/t/applying-warp-to-tck-file-with-tcktransform/3111" TargetMode="External"/><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image" Target="media/image31.png"/><Relationship Id="rId57" Type="http://schemas.openxmlformats.org/officeDocument/2006/relationships/hyperlink" Target="https://neurostars.org/t/bandpass-filtering-different-outputs-from-fsl-and-nipype-custom-function/824" TargetMode="External"/><Relationship Id="rId61" Type="http://schemas.openxmlformats.org/officeDocument/2006/relationships/hyperlink" Target="https://www.youtube.com/watch?v=gQeUQJyXirk" TargetMode="External"/><Relationship Id="rId10" Type="http://schemas.openxmlformats.org/officeDocument/2006/relationships/image" Target="media/image4.png"/><Relationship Id="rId19" Type="http://schemas.openxmlformats.org/officeDocument/2006/relationships/image" Target="media/image10.png"/><Relationship Id="rId31" Type="http://schemas.openxmlformats.org/officeDocument/2006/relationships/image" Target="media/image16.png"/><Relationship Id="rId44" Type="http://schemas.openxmlformats.org/officeDocument/2006/relationships/hyperlink" Target="https://mrtrix.readthedocs.io/en/latest/fixel_based_analysis/mitigating_brain_cropping.html" TargetMode="External"/><Relationship Id="rId52" Type="http://schemas.openxmlformats.org/officeDocument/2006/relationships/hyperlink" Target="https://www.youtube.com/watch?v=C0nDropNuiI&amp;list=PLIQIswOrUH6_UZW1z42TA9u-vnUYzyWdA&amp;index=1" TargetMode="External"/><Relationship Id="rId60" Type="http://schemas.openxmlformats.org/officeDocument/2006/relationships/image" Target="media/image34.png"/><Relationship Id="rId65" Type="http://schemas.openxmlformats.org/officeDocument/2006/relationships/hyperlink" Target="https://carpentries-incubator.github.io/SDC-BIDS-fMRI/05-data-cleaning-with-nilearn/index.html"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hyperlink" Target="https://community.mrtrix.org/t/tckdfc-question/2522" TargetMode="External"/><Relationship Id="rId27" Type="http://schemas.openxmlformats.org/officeDocument/2006/relationships/image" Target="media/image13.png"/><Relationship Id="rId30" Type="http://schemas.openxmlformats.org/officeDocument/2006/relationships/hyperlink" Target="https://community.mrtrix.org/t/generating-track-weighted-functional-connectivity-tw-fc-maps/2545" TargetMode="External"/><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0.png"/><Relationship Id="rId56" Type="http://schemas.openxmlformats.org/officeDocument/2006/relationships/hyperlink" Target="https://neurostars.org/t/how-to-choose-a-proper-bandpass-filter/1700" TargetMode="External"/><Relationship Id="rId64" Type="http://schemas.openxmlformats.org/officeDocument/2006/relationships/hyperlink" Target="https://github.com/arielletambini/denoiser" TargetMode="External"/><Relationship Id="rId8" Type="http://schemas.openxmlformats.org/officeDocument/2006/relationships/image" Target="media/image2.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community.mrtrix.org/t/5ttgen-error/1138" TargetMode="External"/><Relationship Id="rId25" Type="http://schemas.openxmlformats.org/officeDocument/2006/relationships/hyperlink" Target="https://gist.github.com/maxpietsch/0085181a263e276139a93c3a0a1a00b5" TargetMode="External"/><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image" Target="media/image28.png"/><Relationship Id="rId59" Type="http://schemas.openxmlformats.org/officeDocument/2006/relationships/hyperlink" Target="https://fmriprep.org/en/latest/outputs.html" TargetMode="External"/><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25.emf"/><Relationship Id="rId54" Type="http://schemas.openxmlformats.org/officeDocument/2006/relationships/hyperlink" Target="https://neurostars.org/t/highpass-filter-in-fmriprep/5912" TargetMode="External"/><Relationship Id="rId62" Type="http://schemas.openxmlformats.org/officeDocument/2006/relationships/hyperlink" Target="https://www.youtube.com/watch?v=gQeUQJyXi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55103-78C3-4CC6-B65F-C1FF86332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02</TotalTime>
  <Pages>23</Pages>
  <Words>11532</Words>
  <Characters>65733</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31</cp:revision>
  <dcterms:created xsi:type="dcterms:W3CDTF">2021-08-03T04:34:00Z</dcterms:created>
  <dcterms:modified xsi:type="dcterms:W3CDTF">2021-09-09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